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93B194" w14:textId="587E4928" w:rsidR="00380A6D" w:rsidRDefault="00380A6D" w:rsidP="00380A6D">
      <w:pPr>
        <w:pStyle w:val="Ingenafstand"/>
        <w:rPr>
          <w:sz w:val="32"/>
          <w:szCs w:val="32"/>
        </w:rPr>
      </w:pPr>
      <w:r w:rsidRPr="0066314E">
        <w:rPr>
          <w:sz w:val="32"/>
          <w:szCs w:val="32"/>
        </w:rPr>
        <w:t>Titelblad</w:t>
      </w:r>
    </w:p>
    <w:p w14:paraId="7CC18FAE" w14:textId="77777777" w:rsidR="0066314E" w:rsidRPr="0066314E" w:rsidRDefault="0066314E" w:rsidP="00380A6D">
      <w:pPr>
        <w:pStyle w:val="Ingenafstand"/>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lang w:eastAsia="da-DK"/>
        </w:rPr>
        <w:lastRenderedPageBreak/>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45364D" w:rsidRDefault="0045364D" w:rsidP="00380A6D">
                            <w:pPr>
                              <w:jc w:val="center"/>
                            </w:pPr>
                            <w:r>
                              <w:t>Egypten – besat af Livet</w:t>
                            </w:r>
                          </w:p>
                          <w:p w14:paraId="335632B5" w14:textId="77777777" w:rsidR="0045364D" w:rsidRDefault="0045364D" w:rsidP="00380A6D">
                            <w:pPr>
                              <w:jc w:val="center"/>
                            </w:pPr>
                            <w:r>
                              <w:t>en Moesgaard Museum specialudstilling, 2023-2024</w:t>
                            </w:r>
                          </w:p>
                          <w:p w14:paraId="0CE42552" w14:textId="77777777" w:rsidR="0045364D" w:rsidRDefault="0045364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" filled="f" stroked="f">
                <v:textbox style="mso-fit-shape-to-text:t">
                  <w:txbxContent>
                    <w:p w14:paraId="46A7EDAF" w14:textId="77777777" w:rsidR="0045364D" w:rsidRDefault="0045364D" w:rsidP="00380A6D">
                      <w:pPr>
                        <w:jc w:val="center"/>
                      </w:pPr>
                      <w:r>
                        <w:t>Egypten – besat af Livet</w:t>
                      </w:r>
                    </w:p>
                    <w:p w14:paraId="335632B5" w14:textId="77777777" w:rsidR="0045364D" w:rsidRDefault="0045364D" w:rsidP="00380A6D">
                      <w:pPr>
                        <w:jc w:val="center"/>
                      </w:pPr>
                      <w:r>
                        <w:t>en Moesgaard Museum specialudstilling, 2023-2024</w:t>
                      </w:r>
                    </w:p>
                    <w:p w14:paraId="0CE42552" w14:textId="77777777" w:rsidR="0045364D" w:rsidRDefault="0045364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756131095"/>
      <w:commentRangeStart w:id="8"/>
      <w:commentRangeStart w:id="9"/>
      <w:r>
        <w:rPr>
          <w:noProof/>
          <w:lang w:eastAsia="da-DK"/>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45364D" w:rsidRPr="007E5051" w:rsidRDefault="0045364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45364D" w:rsidRPr="007E5051" w:rsidRDefault="0045364D" w:rsidP="00380A6D">
                            <w:pPr>
                              <w:spacing w:after="0" w:line="240" w:lineRule="auto"/>
                              <w:jc w:val="center"/>
                              <w:rPr>
                                <w:rFonts w:cstheme="minorHAnsi"/>
                              </w:rPr>
                            </w:pPr>
                          </w:p>
                          <w:p w14:paraId="7D63B5AD" w14:textId="77777777" w:rsidR="0045364D" w:rsidRPr="007E5051" w:rsidRDefault="0045364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45364D" w:rsidRPr="007E5051" w:rsidRDefault="0045364D" w:rsidP="00380A6D">
                            <w:pPr>
                              <w:spacing w:after="0" w:line="240" w:lineRule="auto"/>
                              <w:jc w:val="center"/>
                              <w:rPr>
                                <w:rFonts w:cstheme="minorHAnsi"/>
                              </w:rPr>
                            </w:pPr>
                          </w:p>
                          <w:p w14:paraId="56C74E69" w14:textId="77777777" w:rsidR="0045364D" w:rsidRPr="007E5051" w:rsidRDefault="0045364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45364D" w:rsidRPr="007E5051" w:rsidRDefault="0045364D" w:rsidP="00380A6D">
                            <w:pPr>
                              <w:spacing w:after="0" w:line="240" w:lineRule="auto"/>
                              <w:jc w:val="center"/>
                              <w:rPr>
                                <w:rFonts w:cstheme="minorHAnsi"/>
                              </w:rPr>
                            </w:pPr>
                          </w:p>
                          <w:p w14:paraId="2F234D6C" w14:textId="614D0484" w:rsidR="0045364D" w:rsidRPr="007E5051" w:rsidRDefault="0045364D" w:rsidP="00380A6D">
                            <w:pPr>
                              <w:spacing w:after="0" w:line="240" w:lineRule="auto"/>
                              <w:jc w:val="center"/>
                              <w:rPr>
                                <w:rFonts w:cstheme="minorHAnsi"/>
                              </w:rPr>
                            </w:pPr>
                            <w:r w:rsidRPr="007E5051">
                              <w:rPr>
                                <w:rFonts w:cstheme="minorHAnsi"/>
                              </w:rPr>
                              <w:t>Al</w:t>
                            </w:r>
                            <w:r>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45364D" w:rsidRPr="003011DF" w:rsidRDefault="0045364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" filled="f" stroked="f">
                <v:textbox>
                  <w:txbxContent>
                    <w:p w14:paraId="65C2E264" w14:textId="77777777" w:rsidR="0045364D" w:rsidRPr="007E5051" w:rsidRDefault="0045364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45364D" w:rsidRPr="007E5051" w:rsidRDefault="0045364D" w:rsidP="00380A6D">
                      <w:pPr>
                        <w:spacing w:after="0" w:line="240" w:lineRule="auto"/>
                        <w:jc w:val="center"/>
                        <w:rPr>
                          <w:rFonts w:cstheme="minorHAnsi"/>
                        </w:rPr>
                      </w:pPr>
                    </w:p>
                    <w:p w14:paraId="7D63B5AD" w14:textId="77777777" w:rsidR="0045364D" w:rsidRPr="007E5051" w:rsidRDefault="0045364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45364D" w:rsidRPr="007E5051" w:rsidRDefault="0045364D" w:rsidP="00380A6D">
                      <w:pPr>
                        <w:spacing w:after="0" w:line="240" w:lineRule="auto"/>
                        <w:jc w:val="center"/>
                        <w:rPr>
                          <w:rFonts w:cstheme="minorHAnsi"/>
                        </w:rPr>
                      </w:pPr>
                    </w:p>
                    <w:p w14:paraId="56C74E69" w14:textId="77777777" w:rsidR="0045364D" w:rsidRPr="007E5051" w:rsidRDefault="0045364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45364D" w:rsidRPr="007E5051" w:rsidRDefault="0045364D" w:rsidP="00380A6D">
                      <w:pPr>
                        <w:spacing w:after="0" w:line="240" w:lineRule="auto"/>
                        <w:jc w:val="center"/>
                        <w:rPr>
                          <w:rFonts w:cstheme="minorHAnsi"/>
                        </w:rPr>
                      </w:pPr>
                    </w:p>
                    <w:p w14:paraId="2F234D6C" w14:textId="614D0484" w:rsidR="0045364D" w:rsidRPr="007E5051" w:rsidRDefault="0045364D" w:rsidP="00380A6D">
                      <w:pPr>
                        <w:spacing w:after="0" w:line="240" w:lineRule="auto"/>
                        <w:jc w:val="center"/>
                        <w:rPr>
                          <w:rFonts w:cstheme="minorHAnsi"/>
                        </w:rPr>
                      </w:pPr>
                      <w:r w:rsidRPr="007E5051">
                        <w:rPr>
                          <w:rFonts w:cstheme="minorHAnsi"/>
                        </w:rPr>
                        <w:t>Al</w:t>
                      </w:r>
                      <w:r>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45364D" w:rsidRPr="003011DF" w:rsidRDefault="0045364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Kommentarhenvisning"/>
        </w:rPr>
        <w:commentReference w:id="8"/>
      </w:r>
      <w:commentRangeEnd w:id="9"/>
      <w:r w:rsidR="009A0A61">
        <w:rPr>
          <w:rStyle w:val="Kommentarhenvisning"/>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Content>
        <w:p w14:paraId="06AA107D" w14:textId="272B1027" w:rsidR="00380A6D" w:rsidRDefault="00380A6D">
          <w:pPr>
            <w:pStyle w:val="Overskrift"/>
          </w:pPr>
          <w:r>
            <w:t>Indholdsfortegnelse</w:t>
          </w:r>
        </w:p>
        <w:p w14:paraId="39503C58" w14:textId="2D6D7CC3" w:rsidR="003B1496" w:rsidRDefault="0047214B" w:rsidP="74F9E9EF">
          <w:pPr>
            <w:pStyle w:val="Indholdsfortegnelse1"/>
            <w:tabs>
              <w:tab w:val="right" w:leader="dot" w:pos="9630"/>
            </w:tabs>
            <w:rPr>
              <w:rStyle w:val="Hyperlink"/>
              <w:noProof/>
              <w:lang w:eastAsia="da-DK"/>
            </w:rPr>
          </w:pPr>
          <w:r>
            <w:fldChar w:fldCharType="begin"/>
          </w:r>
          <w:r w:rsidR="00E5147E">
            <w:instrText>TOC \o "1-3" \h \z \u</w:instrText>
          </w:r>
          <w:r>
            <w:fldChar w:fldCharType="separate"/>
          </w:r>
          <w:hyperlink w:anchor="_Toc1756131095">
            <w:r w:rsidR="74F9E9EF" w:rsidRPr="74F9E9EF">
              <w:rPr>
                <w:rStyle w:val="Hyperlink"/>
              </w:rPr>
              <w:t>Forord</w:t>
            </w:r>
            <w:r w:rsidR="00E5147E">
              <w:tab/>
            </w:r>
            <w:r w:rsidR="00E5147E">
              <w:fldChar w:fldCharType="begin"/>
            </w:r>
            <w:r w:rsidR="00E5147E">
              <w:instrText>PAGEREF _Toc1756131095 \h</w:instrText>
            </w:r>
            <w:r w:rsidR="00E5147E">
              <w:fldChar w:fldCharType="separate"/>
            </w:r>
            <w:r w:rsidR="74F9E9EF" w:rsidRPr="74F9E9EF">
              <w:rPr>
                <w:rStyle w:val="Hyperlink"/>
              </w:rPr>
              <w:t>3</w:t>
            </w:r>
            <w:r w:rsidR="00E5147E">
              <w:fldChar w:fldCharType="end"/>
            </w:r>
          </w:hyperlink>
        </w:p>
        <w:p w14:paraId="5627CC24" w14:textId="13FBFC13" w:rsidR="003B1496" w:rsidRDefault="0004567E" w:rsidP="74F9E9EF">
          <w:pPr>
            <w:pStyle w:val="Indholdsfortegnelse1"/>
            <w:tabs>
              <w:tab w:val="right" w:leader="dot" w:pos="9630"/>
            </w:tabs>
            <w:rPr>
              <w:rStyle w:val="Hyperlink"/>
              <w:noProof/>
              <w:lang w:eastAsia="da-DK"/>
            </w:rPr>
          </w:pPr>
          <w:hyperlink w:anchor="_Toc2040914414">
            <w:r w:rsidR="74F9E9EF" w:rsidRPr="74F9E9EF">
              <w:rPr>
                <w:rStyle w:val="Hyperlink"/>
              </w:rPr>
              <w:t>Indledning</w:t>
            </w:r>
            <w:r w:rsidR="0047214B">
              <w:tab/>
            </w:r>
            <w:r w:rsidR="0047214B">
              <w:fldChar w:fldCharType="begin"/>
            </w:r>
            <w:r w:rsidR="0047214B">
              <w:instrText>PAGEREF _Toc2040914414 \h</w:instrText>
            </w:r>
            <w:r w:rsidR="0047214B">
              <w:fldChar w:fldCharType="separate"/>
            </w:r>
            <w:r w:rsidR="74F9E9EF" w:rsidRPr="74F9E9EF">
              <w:rPr>
                <w:rStyle w:val="Hyperlink"/>
              </w:rPr>
              <w:t>4</w:t>
            </w:r>
            <w:r w:rsidR="0047214B">
              <w:fldChar w:fldCharType="end"/>
            </w:r>
          </w:hyperlink>
        </w:p>
        <w:p w14:paraId="4FCF688E" w14:textId="21FD47E1" w:rsidR="003B1496" w:rsidRDefault="0004567E" w:rsidP="74F9E9EF">
          <w:pPr>
            <w:pStyle w:val="Indholdsfortegnelse1"/>
            <w:tabs>
              <w:tab w:val="right" w:leader="dot" w:pos="9630"/>
            </w:tabs>
            <w:rPr>
              <w:rStyle w:val="Hyperlink"/>
              <w:noProof/>
              <w:lang w:eastAsia="da-DK"/>
            </w:rPr>
          </w:pPr>
          <w:hyperlink w:anchor="_Toc426862716">
            <w:r w:rsidR="74F9E9EF" w:rsidRPr="74F9E9EF">
              <w:rPr>
                <w:rStyle w:val="Hyperlink"/>
              </w:rPr>
              <w:t>Projektstyring</w:t>
            </w:r>
            <w:r w:rsidR="0047214B">
              <w:tab/>
            </w:r>
            <w:r w:rsidR="0047214B">
              <w:fldChar w:fldCharType="begin"/>
            </w:r>
            <w:r w:rsidR="0047214B">
              <w:instrText>PAGEREF _Toc426862716 \h</w:instrText>
            </w:r>
            <w:r w:rsidR="0047214B">
              <w:fldChar w:fldCharType="separate"/>
            </w:r>
            <w:r w:rsidR="74F9E9EF" w:rsidRPr="74F9E9EF">
              <w:rPr>
                <w:rStyle w:val="Hyperlink"/>
              </w:rPr>
              <w:t>5</w:t>
            </w:r>
            <w:r w:rsidR="0047214B">
              <w:fldChar w:fldCharType="end"/>
            </w:r>
          </w:hyperlink>
        </w:p>
        <w:p w14:paraId="62EAE381" w14:textId="1D46A95B" w:rsidR="003B1496" w:rsidRDefault="0004567E" w:rsidP="74F9E9EF">
          <w:pPr>
            <w:pStyle w:val="Indholdsfortegnelse1"/>
            <w:tabs>
              <w:tab w:val="right" w:leader="dot" w:pos="9630"/>
            </w:tabs>
            <w:rPr>
              <w:rStyle w:val="Hyperlink"/>
              <w:noProof/>
              <w:lang w:eastAsia="da-DK"/>
            </w:rPr>
          </w:pPr>
          <w:hyperlink w:anchor="_Toc55083837">
            <w:r w:rsidR="74F9E9EF" w:rsidRPr="74F9E9EF">
              <w:rPr>
                <w:rStyle w:val="Hyperlink"/>
              </w:rPr>
              <w:t>Problemstilling</w:t>
            </w:r>
            <w:r w:rsidR="0047214B">
              <w:tab/>
            </w:r>
            <w:r w:rsidR="0047214B">
              <w:fldChar w:fldCharType="begin"/>
            </w:r>
            <w:r w:rsidR="0047214B">
              <w:instrText>PAGEREF _Toc55083837 \h</w:instrText>
            </w:r>
            <w:r w:rsidR="0047214B">
              <w:fldChar w:fldCharType="separate"/>
            </w:r>
            <w:r w:rsidR="74F9E9EF" w:rsidRPr="74F9E9EF">
              <w:rPr>
                <w:rStyle w:val="Hyperlink"/>
              </w:rPr>
              <w:t>6</w:t>
            </w:r>
            <w:r w:rsidR="0047214B">
              <w:fldChar w:fldCharType="end"/>
            </w:r>
          </w:hyperlink>
        </w:p>
        <w:p w14:paraId="6826B67C" w14:textId="09F611B8" w:rsidR="003B1496" w:rsidRDefault="0004567E" w:rsidP="74F9E9EF">
          <w:pPr>
            <w:pStyle w:val="Indholdsfortegnelse2"/>
            <w:tabs>
              <w:tab w:val="right" w:leader="dot" w:pos="9630"/>
            </w:tabs>
            <w:rPr>
              <w:rStyle w:val="Hyperlink"/>
              <w:noProof/>
              <w:lang w:eastAsia="da-DK"/>
            </w:rPr>
          </w:pPr>
          <w:hyperlink w:anchor="_Toc1359211054">
            <w:r w:rsidR="74F9E9EF" w:rsidRPr="74F9E9EF">
              <w:rPr>
                <w:rStyle w:val="Hyperlink"/>
              </w:rPr>
              <w:t>Problemformulering:</w:t>
            </w:r>
            <w:r w:rsidR="0047214B">
              <w:tab/>
            </w:r>
            <w:r w:rsidR="0047214B">
              <w:fldChar w:fldCharType="begin"/>
            </w:r>
            <w:r w:rsidR="0047214B">
              <w:instrText>PAGEREF _Toc1359211054 \h</w:instrText>
            </w:r>
            <w:r w:rsidR="0047214B">
              <w:fldChar w:fldCharType="separate"/>
            </w:r>
            <w:r w:rsidR="74F9E9EF" w:rsidRPr="74F9E9EF">
              <w:rPr>
                <w:rStyle w:val="Hyperlink"/>
              </w:rPr>
              <w:t>7</w:t>
            </w:r>
            <w:r w:rsidR="0047214B">
              <w:fldChar w:fldCharType="end"/>
            </w:r>
          </w:hyperlink>
        </w:p>
        <w:p w14:paraId="30339F18" w14:textId="020E7FBB" w:rsidR="003B1496" w:rsidRDefault="0004567E" w:rsidP="74F9E9EF">
          <w:pPr>
            <w:pStyle w:val="Indholdsfortegnelse1"/>
            <w:tabs>
              <w:tab w:val="right" w:leader="dot" w:pos="9630"/>
            </w:tabs>
            <w:rPr>
              <w:rStyle w:val="Hyperlink"/>
              <w:noProof/>
              <w:lang w:eastAsia="da-DK"/>
            </w:rPr>
          </w:pPr>
          <w:hyperlink w:anchor="_Toc1718940643">
            <w:r w:rsidR="74F9E9EF" w:rsidRPr="74F9E9EF">
              <w:rPr>
                <w:rStyle w:val="Hyperlink"/>
              </w:rPr>
              <w:t>Metodeafsnit</w:t>
            </w:r>
            <w:r w:rsidR="0047214B">
              <w:tab/>
            </w:r>
            <w:r w:rsidR="0047214B">
              <w:fldChar w:fldCharType="begin"/>
            </w:r>
            <w:r w:rsidR="0047214B">
              <w:instrText>PAGEREF _Toc1718940643 \h</w:instrText>
            </w:r>
            <w:r w:rsidR="0047214B">
              <w:fldChar w:fldCharType="separate"/>
            </w:r>
            <w:r w:rsidR="74F9E9EF" w:rsidRPr="74F9E9EF">
              <w:rPr>
                <w:rStyle w:val="Hyperlink"/>
              </w:rPr>
              <w:t>7</w:t>
            </w:r>
            <w:r w:rsidR="0047214B">
              <w:fldChar w:fldCharType="end"/>
            </w:r>
          </w:hyperlink>
        </w:p>
        <w:p w14:paraId="476B32B6" w14:textId="78FCBB8C" w:rsidR="003B1496" w:rsidRDefault="0004567E" w:rsidP="74F9E9EF">
          <w:pPr>
            <w:pStyle w:val="Indholdsfortegnelse1"/>
            <w:tabs>
              <w:tab w:val="right" w:leader="dot" w:pos="9630"/>
            </w:tabs>
            <w:rPr>
              <w:rStyle w:val="Hyperlink"/>
              <w:noProof/>
              <w:lang w:eastAsia="da-DK"/>
            </w:rPr>
          </w:pPr>
          <w:hyperlink w:anchor="_Toc808472757">
            <w:r w:rsidR="74F9E9EF" w:rsidRPr="74F9E9EF">
              <w:rPr>
                <w:rStyle w:val="Hyperlink"/>
              </w:rPr>
              <w:t>Research</w:t>
            </w:r>
            <w:r w:rsidR="0047214B">
              <w:tab/>
            </w:r>
            <w:r w:rsidR="0047214B">
              <w:fldChar w:fldCharType="begin"/>
            </w:r>
            <w:r w:rsidR="0047214B">
              <w:instrText>PAGEREF _Toc808472757 \h</w:instrText>
            </w:r>
            <w:r w:rsidR="0047214B">
              <w:fldChar w:fldCharType="separate"/>
            </w:r>
            <w:r w:rsidR="74F9E9EF" w:rsidRPr="74F9E9EF">
              <w:rPr>
                <w:rStyle w:val="Hyperlink"/>
              </w:rPr>
              <w:t>9</w:t>
            </w:r>
            <w:r w:rsidR="0047214B">
              <w:fldChar w:fldCharType="end"/>
            </w:r>
          </w:hyperlink>
        </w:p>
        <w:p w14:paraId="76854588" w14:textId="5BD724D9" w:rsidR="003B1496" w:rsidRDefault="0004567E" w:rsidP="74F9E9EF">
          <w:pPr>
            <w:pStyle w:val="Indholdsfortegnelse2"/>
            <w:tabs>
              <w:tab w:val="right" w:leader="dot" w:pos="9630"/>
            </w:tabs>
            <w:rPr>
              <w:rStyle w:val="Hyperlink"/>
              <w:noProof/>
              <w:lang w:eastAsia="da-DK"/>
            </w:rPr>
          </w:pPr>
          <w:hyperlink w:anchor="_Toc1189261184">
            <w:r w:rsidR="74F9E9EF" w:rsidRPr="74F9E9EF">
              <w:rPr>
                <w:rStyle w:val="Hyperlink"/>
              </w:rPr>
              <w:t>Desk</w:t>
            </w:r>
            <w:r w:rsidR="0047214B">
              <w:tab/>
            </w:r>
            <w:r w:rsidR="0047214B">
              <w:fldChar w:fldCharType="begin"/>
            </w:r>
            <w:r w:rsidR="0047214B">
              <w:instrText>PAGEREF _Toc1189261184 \h</w:instrText>
            </w:r>
            <w:r w:rsidR="0047214B">
              <w:fldChar w:fldCharType="separate"/>
            </w:r>
            <w:r w:rsidR="74F9E9EF" w:rsidRPr="74F9E9EF">
              <w:rPr>
                <w:rStyle w:val="Hyperlink"/>
              </w:rPr>
              <w:t>10</w:t>
            </w:r>
            <w:r w:rsidR="0047214B">
              <w:fldChar w:fldCharType="end"/>
            </w:r>
          </w:hyperlink>
        </w:p>
        <w:p w14:paraId="71C9754E" w14:textId="043657C8" w:rsidR="003B1496" w:rsidRDefault="0004567E" w:rsidP="74F9E9EF">
          <w:pPr>
            <w:pStyle w:val="Indholdsfortegnelse2"/>
            <w:tabs>
              <w:tab w:val="right" w:leader="dot" w:pos="9630"/>
            </w:tabs>
            <w:rPr>
              <w:rStyle w:val="Hyperlink"/>
              <w:noProof/>
              <w:lang w:eastAsia="da-DK"/>
            </w:rPr>
          </w:pPr>
          <w:hyperlink w:anchor="_Toc312385481">
            <w:r w:rsidR="74F9E9EF" w:rsidRPr="74F9E9EF">
              <w:rPr>
                <w:rStyle w:val="Hyperlink"/>
              </w:rPr>
              <w:t>Field</w:t>
            </w:r>
            <w:r w:rsidR="0047214B">
              <w:tab/>
            </w:r>
            <w:r w:rsidR="0047214B">
              <w:fldChar w:fldCharType="begin"/>
            </w:r>
            <w:r w:rsidR="0047214B">
              <w:instrText>PAGEREF _Toc312385481 \h</w:instrText>
            </w:r>
            <w:r w:rsidR="0047214B">
              <w:fldChar w:fldCharType="separate"/>
            </w:r>
            <w:r w:rsidR="74F9E9EF" w:rsidRPr="74F9E9EF">
              <w:rPr>
                <w:rStyle w:val="Hyperlink"/>
              </w:rPr>
              <w:t>12</w:t>
            </w:r>
            <w:r w:rsidR="0047214B">
              <w:fldChar w:fldCharType="end"/>
            </w:r>
          </w:hyperlink>
        </w:p>
        <w:p w14:paraId="58A617C3" w14:textId="3C1D720C" w:rsidR="003B1496" w:rsidRDefault="0004567E" w:rsidP="74F9E9EF">
          <w:pPr>
            <w:pStyle w:val="Indholdsfortegnelse3"/>
            <w:tabs>
              <w:tab w:val="right" w:leader="dot" w:pos="9630"/>
            </w:tabs>
            <w:rPr>
              <w:rStyle w:val="Hyperlink"/>
              <w:noProof/>
              <w:lang w:eastAsia="da-DK"/>
            </w:rPr>
          </w:pPr>
          <w:hyperlink w:anchor="_Toc946382846">
            <w:r w:rsidR="74F9E9EF" w:rsidRPr="74F9E9EF">
              <w:rPr>
                <w:rStyle w:val="Hyperlink"/>
              </w:rPr>
              <w:t>Empathy Map</w:t>
            </w:r>
            <w:r w:rsidR="0047214B">
              <w:tab/>
            </w:r>
            <w:r w:rsidR="0047214B">
              <w:fldChar w:fldCharType="begin"/>
            </w:r>
            <w:r w:rsidR="0047214B">
              <w:instrText>PAGEREF _Toc946382846 \h</w:instrText>
            </w:r>
            <w:r w:rsidR="0047214B">
              <w:fldChar w:fldCharType="separate"/>
            </w:r>
            <w:r w:rsidR="74F9E9EF" w:rsidRPr="74F9E9EF">
              <w:rPr>
                <w:rStyle w:val="Hyperlink"/>
              </w:rPr>
              <w:t>13</w:t>
            </w:r>
            <w:r w:rsidR="0047214B">
              <w:fldChar w:fldCharType="end"/>
            </w:r>
          </w:hyperlink>
        </w:p>
        <w:p w14:paraId="76EA795D" w14:textId="09BF99BB" w:rsidR="003B1496" w:rsidRDefault="0004567E" w:rsidP="74F9E9EF">
          <w:pPr>
            <w:pStyle w:val="Indholdsfortegnelse2"/>
            <w:tabs>
              <w:tab w:val="right" w:leader="dot" w:pos="9630"/>
            </w:tabs>
            <w:rPr>
              <w:rStyle w:val="Hyperlink"/>
              <w:noProof/>
              <w:lang w:eastAsia="da-DK"/>
            </w:rPr>
          </w:pPr>
          <w:hyperlink w:anchor="_Toc1228173729">
            <w:r w:rsidR="74F9E9EF" w:rsidRPr="74F9E9EF">
              <w:rPr>
                <w:rStyle w:val="Hyperlink"/>
              </w:rPr>
              <w:t>Konkurrentundersøgelse</w:t>
            </w:r>
            <w:r w:rsidR="0047214B">
              <w:tab/>
            </w:r>
            <w:r w:rsidR="0047214B">
              <w:fldChar w:fldCharType="begin"/>
            </w:r>
            <w:r w:rsidR="0047214B">
              <w:instrText>PAGEREF _Toc1228173729 \h</w:instrText>
            </w:r>
            <w:r w:rsidR="0047214B">
              <w:fldChar w:fldCharType="separate"/>
            </w:r>
            <w:r w:rsidR="74F9E9EF" w:rsidRPr="74F9E9EF">
              <w:rPr>
                <w:rStyle w:val="Hyperlink"/>
              </w:rPr>
              <w:t>14</w:t>
            </w:r>
            <w:r w:rsidR="0047214B">
              <w:fldChar w:fldCharType="end"/>
            </w:r>
          </w:hyperlink>
        </w:p>
        <w:p w14:paraId="1C3EE9B6" w14:textId="3317EFE2" w:rsidR="003B1496" w:rsidRDefault="0004567E" w:rsidP="74F9E9EF">
          <w:pPr>
            <w:pStyle w:val="Indholdsfortegnelse3"/>
            <w:tabs>
              <w:tab w:val="right" w:leader="dot" w:pos="9630"/>
            </w:tabs>
            <w:rPr>
              <w:rStyle w:val="Hyperlink"/>
              <w:noProof/>
              <w:lang w:eastAsia="da-DK"/>
            </w:rPr>
          </w:pPr>
          <w:hyperlink w:anchor="_Toc553271188">
            <w:r w:rsidR="74F9E9EF" w:rsidRPr="74F9E9EF">
              <w:rPr>
                <w:rStyle w:val="Hyperlink"/>
              </w:rPr>
              <w:t>Experience map</w:t>
            </w:r>
            <w:r w:rsidR="0047214B">
              <w:tab/>
            </w:r>
            <w:r w:rsidR="0047214B">
              <w:fldChar w:fldCharType="begin"/>
            </w:r>
            <w:r w:rsidR="0047214B">
              <w:instrText>PAGEREF _Toc553271188 \h</w:instrText>
            </w:r>
            <w:r w:rsidR="0047214B">
              <w:fldChar w:fldCharType="separate"/>
            </w:r>
            <w:r w:rsidR="74F9E9EF" w:rsidRPr="74F9E9EF">
              <w:rPr>
                <w:rStyle w:val="Hyperlink"/>
              </w:rPr>
              <w:t>15</w:t>
            </w:r>
            <w:r w:rsidR="0047214B">
              <w:fldChar w:fldCharType="end"/>
            </w:r>
          </w:hyperlink>
        </w:p>
        <w:p w14:paraId="3498A796" w14:textId="7A27077D" w:rsidR="003B1496" w:rsidRDefault="0004567E" w:rsidP="74F9E9EF">
          <w:pPr>
            <w:pStyle w:val="Indholdsfortegnelse2"/>
            <w:tabs>
              <w:tab w:val="right" w:leader="dot" w:pos="9630"/>
            </w:tabs>
            <w:rPr>
              <w:rStyle w:val="Hyperlink"/>
              <w:noProof/>
              <w:lang w:eastAsia="da-DK"/>
            </w:rPr>
          </w:pPr>
          <w:hyperlink w:anchor="_Toc1443060496">
            <w:r w:rsidR="74F9E9EF" w:rsidRPr="74F9E9EF">
              <w:rPr>
                <w:rStyle w:val="Hyperlink"/>
              </w:rPr>
              <w:t>Value Proposition Canvas</w:t>
            </w:r>
            <w:r w:rsidR="0047214B">
              <w:tab/>
            </w:r>
            <w:r w:rsidR="0047214B">
              <w:fldChar w:fldCharType="begin"/>
            </w:r>
            <w:r w:rsidR="0047214B">
              <w:instrText>PAGEREF _Toc1443060496 \h</w:instrText>
            </w:r>
            <w:r w:rsidR="0047214B">
              <w:fldChar w:fldCharType="separate"/>
            </w:r>
            <w:r w:rsidR="74F9E9EF" w:rsidRPr="74F9E9EF">
              <w:rPr>
                <w:rStyle w:val="Hyperlink"/>
              </w:rPr>
              <w:t>16</w:t>
            </w:r>
            <w:r w:rsidR="0047214B">
              <w:fldChar w:fldCharType="end"/>
            </w:r>
          </w:hyperlink>
        </w:p>
        <w:p w14:paraId="5F61EF5F" w14:textId="6565DB4F" w:rsidR="003B1496" w:rsidRDefault="0004567E" w:rsidP="74F9E9EF">
          <w:pPr>
            <w:pStyle w:val="Indholdsfortegnelse3"/>
            <w:tabs>
              <w:tab w:val="right" w:leader="dot" w:pos="9630"/>
            </w:tabs>
            <w:rPr>
              <w:rStyle w:val="Hyperlink"/>
              <w:noProof/>
              <w:lang w:eastAsia="da-DK"/>
            </w:rPr>
          </w:pPr>
          <w:hyperlink w:anchor="_Toc656861786">
            <w:r w:rsidR="74F9E9EF" w:rsidRPr="74F9E9EF">
              <w:rPr>
                <w:rStyle w:val="Hyperlink"/>
              </w:rPr>
              <w:t>Delkonklusion</w:t>
            </w:r>
            <w:r w:rsidR="0047214B">
              <w:tab/>
            </w:r>
            <w:r w:rsidR="0047214B">
              <w:fldChar w:fldCharType="begin"/>
            </w:r>
            <w:r w:rsidR="0047214B">
              <w:instrText>PAGEREF _Toc656861786 \h</w:instrText>
            </w:r>
            <w:r w:rsidR="0047214B">
              <w:fldChar w:fldCharType="separate"/>
            </w:r>
            <w:r w:rsidR="74F9E9EF" w:rsidRPr="74F9E9EF">
              <w:rPr>
                <w:rStyle w:val="Hyperlink"/>
              </w:rPr>
              <w:t>17</w:t>
            </w:r>
            <w:r w:rsidR="0047214B">
              <w:fldChar w:fldCharType="end"/>
            </w:r>
          </w:hyperlink>
        </w:p>
        <w:p w14:paraId="4B28ED19" w14:textId="483DA880" w:rsidR="003B1496" w:rsidRDefault="0004567E" w:rsidP="74F9E9EF">
          <w:pPr>
            <w:pStyle w:val="Indholdsfortegnelse2"/>
            <w:tabs>
              <w:tab w:val="right" w:leader="dot" w:pos="9630"/>
            </w:tabs>
            <w:rPr>
              <w:rStyle w:val="Hyperlink"/>
              <w:noProof/>
              <w:lang w:eastAsia="da-DK"/>
            </w:rPr>
          </w:pPr>
          <w:hyperlink w:anchor="_Toc1359198901">
            <w:r w:rsidR="74F9E9EF" w:rsidRPr="74F9E9EF">
              <w:rPr>
                <w:rStyle w:val="Hyperlink"/>
              </w:rPr>
              <w:t>Målgruppe segmentering</w:t>
            </w:r>
            <w:r w:rsidR="0047214B">
              <w:tab/>
            </w:r>
            <w:r w:rsidR="0047214B">
              <w:fldChar w:fldCharType="begin"/>
            </w:r>
            <w:r w:rsidR="0047214B">
              <w:instrText>PAGEREF _Toc1359198901 \h</w:instrText>
            </w:r>
            <w:r w:rsidR="0047214B">
              <w:fldChar w:fldCharType="separate"/>
            </w:r>
            <w:r w:rsidR="74F9E9EF" w:rsidRPr="74F9E9EF">
              <w:rPr>
                <w:rStyle w:val="Hyperlink"/>
              </w:rPr>
              <w:t>18</w:t>
            </w:r>
            <w:r w:rsidR="0047214B">
              <w:fldChar w:fldCharType="end"/>
            </w:r>
          </w:hyperlink>
        </w:p>
        <w:p w14:paraId="7C1CACE6" w14:textId="7C280586" w:rsidR="003B1496" w:rsidRDefault="0004567E" w:rsidP="74F9E9EF">
          <w:pPr>
            <w:pStyle w:val="Indholdsfortegnelse3"/>
            <w:tabs>
              <w:tab w:val="right" w:leader="dot" w:pos="9630"/>
            </w:tabs>
            <w:rPr>
              <w:rStyle w:val="Hyperlink"/>
              <w:noProof/>
              <w:lang w:eastAsia="da-DK"/>
            </w:rPr>
          </w:pPr>
          <w:hyperlink w:anchor="_Toc1148077497">
            <w:r w:rsidR="74F9E9EF" w:rsidRPr="74F9E9EF">
              <w:rPr>
                <w:rStyle w:val="Hyperlink"/>
              </w:rPr>
              <w:t>Delkonklusion</w:t>
            </w:r>
            <w:r w:rsidR="0047214B">
              <w:tab/>
            </w:r>
            <w:r w:rsidR="0047214B">
              <w:fldChar w:fldCharType="begin"/>
            </w:r>
            <w:r w:rsidR="0047214B">
              <w:instrText>PAGEREF _Toc1148077497 \h</w:instrText>
            </w:r>
            <w:r w:rsidR="0047214B">
              <w:fldChar w:fldCharType="separate"/>
            </w:r>
            <w:r w:rsidR="74F9E9EF" w:rsidRPr="74F9E9EF">
              <w:rPr>
                <w:rStyle w:val="Hyperlink"/>
              </w:rPr>
              <w:t>19</w:t>
            </w:r>
            <w:r w:rsidR="0047214B">
              <w:fldChar w:fldCharType="end"/>
            </w:r>
          </w:hyperlink>
        </w:p>
        <w:p w14:paraId="7321E511" w14:textId="0E0E1DB9" w:rsidR="003B1496" w:rsidRDefault="0004567E" w:rsidP="74F9E9EF">
          <w:pPr>
            <w:pStyle w:val="Indholdsfortegnelse2"/>
            <w:tabs>
              <w:tab w:val="right" w:leader="dot" w:pos="9630"/>
            </w:tabs>
            <w:rPr>
              <w:rStyle w:val="Hyperlink"/>
              <w:noProof/>
              <w:lang w:eastAsia="da-DK"/>
            </w:rPr>
          </w:pPr>
          <w:hyperlink w:anchor="_Toc319439053">
            <w:r w:rsidR="74F9E9EF" w:rsidRPr="74F9E9EF">
              <w:rPr>
                <w:rStyle w:val="Hyperlink"/>
              </w:rPr>
              <w:t>Tone of Voice</w:t>
            </w:r>
            <w:r w:rsidR="0047214B">
              <w:tab/>
            </w:r>
            <w:r w:rsidR="0047214B">
              <w:fldChar w:fldCharType="begin"/>
            </w:r>
            <w:r w:rsidR="0047214B">
              <w:instrText>PAGEREF _Toc319439053 \h</w:instrText>
            </w:r>
            <w:r w:rsidR="0047214B">
              <w:fldChar w:fldCharType="separate"/>
            </w:r>
            <w:r w:rsidR="74F9E9EF" w:rsidRPr="74F9E9EF">
              <w:rPr>
                <w:rStyle w:val="Hyperlink"/>
              </w:rPr>
              <w:t>20</w:t>
            </w:r>
            <w:r w:rsidR="0047214B">
              <w:fldChar w:fldCharType="end"/>
            </w:r>
          </w:hyperlink>
        </w:p>
        <w:p w14:paraId="765DC491" w14:textId="26155555" w:rsidR="003B1496" w:rsidRDefault="0004567E" w:rsidP="74F9E9EF">
          <w:pPr>
            <w:pStyle w:val="Indholdsfortegnelse1"/>
            <w:tabs>
              <w:tab w:val="right" w:leader="dot" w:pos="9630"/>
            </w:tabs>
            <w:rPr>
              <w:rStyle w:val="Hyperlink"/>
              <w:noProof/>
              <w:lang w:eastAsia="da-DK"/>
            </w:rPr>
          </w:pPr>
          <w:hyperlink w:anchor="_Toc2138338892">
            <w:r w:rsidR="74F9E9EF" w:rsidRPr="74F9E9EF">
              <w:rPr>
                <w:rStyle w:val="Hyperlink"/>
              </w:rPr>
              <w:t>Designproces</w:t>
            </w:r>
            <w:r w:rsidR="0047214B">
              <w:tab/>
            </w:r>
            <w:r w:rsidR="0047214B">
              <w:fldChar w:fldCharType="begin"/>
            </w:r>
            <w:r w:rsidR="0047214B">
              <w:instrText>PAGEREF _Toc2138338892 \h</w:instrText>
            </w:r>
            <w:r w:rsidR="0047214B">
              <w:fldChar w:fldCharType="separate"/>
            </w:r>
            <w:r w:rsidR="74F9E9EF" w:rsidRPr="74F9E9EF">
              <w:rPr>
                <w:rStyle w:val="Hyperlink"/>
              </w:rPr>
              <w:t>21</w:t>
            </w:r>
            <w:r w:rsidR="0047214B">
              <w:fldChar w:fldCharType="end"/>
            </w:r>
          </w:hyperlink>
        </w:p>
        <w:p w14:paraId="064AF793" w14:textId="545763BC" w:rsidR="003B1496" w:rsidRDefault="0004567E" w:rsidP="74F9E9EF">
          <w:pPr>
            <w:pStyle w:val="Indholdsfortegnelse2"/>
            <w:tabs>
              <w:tab w:val="right" w:leader="dot" w:pos="9630"/>
            </w:tabs>
            <w:rPr>
              <w:rStyle w:val="Hyperlink"/>
              <w:noProof/>
              <w:lang w:eastAsia="da-DK"/>
            </w:rPr>
          </w:pPr>
          <w:hyperlink w:anchor="_Toc871949557">
            <w:r w:rsidR="74F9E9EF" w:rsidRPr="74F9E9EF">
              <w:rPr>
                <w:rStyle w:val="Hyperlink"/>
              </w:rPr>
              <w:t>Design mindmap</w:t>
            </w:r>
            <w:r w:rsidR="0047214B">
              <w:tab/>
            </w:r>
            <w:r w:rsidR="0047214B">
              <w:fldChar w:fldCharType="begin"/>
            </w:r>
            <w:r w:rsidR="0047214B">
              <w:instrText>PAGEREF _Toc871949557 \h</w:instrText>
            </w:r>
            <w:r w:rsidR="0047214B">
              <w:fldChar w:fldCharType="separate"/>
            </w:r>
            <w:r w:rsidR="74F9E9EF" w:rsidRPr="74F9E9EF">
              <w:rPr>
                <w:rStyle w:val="Hyperlink"/>
              </w:rPr>
              <w:t>22</w:t>
            </w:r>
            <w:r w:rsidR="0047214B">
              <w:fldChar w:fldCharType="end"/>
            </w:r>
          </w:hyperlink>
        </w:p>
        <w:p w14:paraId="0508707D" w14:textId="24C52106" w:rsidR="003B1496" w:rsidRDefault="0004567E" w:rsidP="74F9E9EF">
          <w:pPr>
            <w:pStyle w:val="Indholdsfortegnelse2"/>
            <w:tabs>
              <w:tab w:val="right" w:leader="dot" w:pos="9630"/>
            </w:tabs>
            <w:rPr>
              <w:rStyle w:val="Hyperlink"/>
              <w:noProof/>
              <w:lang w:eastAsia="da-DK"/>
            </w:rPr>
          </w:pPr>
          <w:hyperlink w:anchor="_Toc1073465657">
            <w:r w:rsidR="74F9E9EF" w:rsidRPr="74F9E9EF">
              <w:rPr>
                <w:rStyle w:val="Hyperlink"/>
              </w:rPr>
              <w:t>Moodboard og styletile</w:t>
            </w:r>
            <w:r w:rsidR="0047214B">
              <w:tab/>
            </w:r>
            <w:r w:rsidR="0047214B">
              <w:fldChar w:fldCharType="begin"/>
            </w:r>
            <w:r w:rsidR="0047214B">
              <w:instrText>PAGEREF _Toc1073465657 \h</w:instrText>
            </w:r>
            <w:r w:rsidR="0047214B">
              <w:fldChar w:fldCharType="separate"/>
            </w:r>
            <w:r w:rsidR="74F9E9EF" w:rsidRPr="74F9E9EF">
              <w:rPr>
                <w:rStyle w:val="Hyperlink"/>
              </w:rPr>
              <w:t>22</w:t>
            </w:r>
            <w:r w:rsidR="0047214B">
              <w:fldChar w:fldCharType="end"/>
            </w:r>
          </w:hyperlink>
        </w:p>
        <w:p w14:paraId="2FD013B9" w14:textId="3648B9DE" w:rsidR="003B1496" w:rsidRDefault="0004567E" w:rsidP="74F9E9EF">
          <w:pPr>
            <w:pStyle w:val="Indholdsfortegnelse2"/>
            <w:tabs>
              <w:tab w:val="right" w:leader="dot" w:pos="9630"/>
            </w:tabs>
            <w:rPr>
              <w:rStyle w:val="Hyperlink"/>
              <w:noProof/>
              <w:lang w:eastAsia="da-DK"/>
            </w:rPr>
          </w:pPr>
          <w:hyperlink w:anchor="_Toc1023087688">
            <w:r w:rsidR="74F9E9EF" w:rsidRPr="74F9E9EF">
              <w:rPr>
                <w:rStyle w:val="Hyperlink"/>
              </w:rPr>
              <w:t>Skitser</w:t>
            </w:r>
            <w:r w:rsidR="0047214B">
              <w:tab/>
            </w:r>
            <w:r w:rsidR="0047214B">
              <w:fldChar w:fldCharType="begin"/>
            </w:r>
            <w:r w:rsidR="0047214B">
              <w:instrText>PAGEREF _Toc1023087688 \h</w:instrText>
            </w:r>
            <w:r w:rsidR="0047214B">
              <w:fldChar w:fldCharType="separate"/>
            </w:r>
            <w:r w:rsidR="74F9E9EF" w:rsidRPr="74F9E9EF">
              <w:rPr>
                <w:rStyle w:val="Hyperlink"/>
              </w:rPr>
              <w:t>23</w:t>
            </w:r>
            <w:r w:rsidR="0047214B">
              <w:fldChar w:fldCharType="end"/>
            </w:r>
          </w:hyperlink>
        </w:p>
        <w:p w14:paraId="5C916F68" w14:textId="3CD6866B" w:rsidR="003B1496" w:rsidRDefault="0004567E" w:rsidP="74F9E9EF">
          <w:pPr>
            <w:pStyle w:val="Indholdsfortegnelse2"/>
            <w:tabs>
              <w:tab w:val="right" w:leader="dot" w:pos="9630"/>
            </w:tabs>
            <w:rPr>
              <w:rStyle w:val="Hyperlink"/>
              <w:noProof/>
              <w:lang w:eastAsia="da-DK"/>
            </w:rPr>
          </w:pPr>
          <w:hyperlink w:anchor="_Toc1024125693">
            <w:r w:rsidR="74F9E9EF" w:rsidRPr="74F9E9EF">
              <w:rPr>
                <w:rStyle w:val="Hyperlink"/>
              </w:rPr>
              <w:t>Inspirationskilder</w:t>
            </w:r>
            <w:r w:rsidR="0047214B">
              <w:tab/>
            </w:r>
            <w:r w:rsidR="0047214B">
              <w:fldChar w:fldCharType="begin"/>
            </w:r>
            <w:r w:rsidR="0047214B">
              <w:instrText>PAGEREF _Toc1024125693 \h</w:instrText>
            </w:r>
            <w:r w:rsidR="0047214B">
              <w:fldChar w:fldCharType="separate"/>
            </w:r>
            <w:r w:rsidR="74F9E9EF" w:rsidRPr="74F9E9EF">
              <w:rPr>
                <w:rStyle w:val="Hyperlink"/>
              </w:rPr>
              <w:t>24</w:t>
            </w:r>
            <w:r w:rsidR="0047214B">
              <w:fldChar w:fldCharType="end"/>
            </w:r>
          </w:hyperlink>
        </w:p>
        <w:p w14:paraId="526BC265" w14:textId="73D7DCB1" w:rsidR="003B1496" w:rsidRDefault="0004567E" w:rsidP="74F9E9EF">
          <w:pPr>
            <w:pStyle w:val="Indholdsfortegnelse2"/>
            <w:tabs>
              <w:tab w:val="right" w:leader="dot" w:pos="9630"/>
            </w:tabs>
            <w:rPr>
              <w:rStyle w:val="Hyperlink"/>
              <w:noProof/>
              <w:lang w:eastAsia="da-DK"/>
            </w:rPr>
          </w:pPr>
          <w:hyperlink w:anchor="_Toc265513037">
            <w:r w:rsidR="74F9E9EF" w:rsidRPr="74F9E9EF">
              <w:rPr>
                <w:rStyle w:val="Hyperlink"/>
              </w:rPr>
              <w:t>Wireframes og mockups</w:t>
            </w:r>
            <w:r w:rsidR="0047214B">
              <w:tab/>
            </w:r>
            <w:r w:rsidR="0047214B">
              <w:fldChar w:fldCharType="begin"/>
            </w:r>
            <w:r w:rsidR="0047214B">
              <w:instrText>PAGEREF _Toc265513037 \h</w:instrText>
            </w:r>
            <w:r w:rsidR="0047214B">
              <w:fldChar w:fldCharType="separate"/>
            </w:r>
            <w:r w:rsidR="74F9E9EF" w:rsidRPr="74F9E9EF">
              <w:rPr>
                <w:rStyle w:val="Hyperlink"/>
              </w:rPr>
              <w:t>26</w:t>
            </w:r>
            <w:r w:rsidR="0047214B">
              <w:fldChar w:fldCharType="end"/>
            </w:r>
          </w:hyperlink>
        </w:p>
        <w:p w14:paraId="0B0D7FD3" w14:textId="19EFA2E1" w:rsidR="003B1496" w:rsidRDefault="0004567E" w:rsidP="74F9E9EF">
          <w:pPr>
            <w:pStyle w:val="Indholdsfortegnelse2"/>
            <w:tabs>
              <w:tab w:val="right" w:leader="dot" w:pos="9630"/>
            </w:tabs>
            <w:rPr>
              <w:rStyle w:val="Hyperlink"/>
              <w:noProof/>
              <w:lang w:eastAsia="da-DK"/>
            </w:rPr>
          </w:pPr>
          <w:hyperlink w:anchor="_Toc815743601">
            <w:r w:rsidR="74F9E9EF" w:rsidRPr="74F9E9EF">
              <w:rPr>
                <w:rStyle w:val="Hyperlink"/>
              </w:rPr>
              <w:t>Video, lyd, billeder og animation</w:t>
            </w:r>
            <w:r w:rsidR="0047214B">
              <w:tab/>
            </w:r>
            <w:r w:rsidR="0047214B">
              <w:fldChar w:fldCharType="begin"/>
            </w:r>
            <w:r w:rsidR="0047214B">
              <w:instrText>PAGEREF _Toc815743601 \h</w:instrText>
            </w:r>
            <w:r w:rsidR="0047214B">
              <w:fldChar w:fldCharType="separate"/>
            </w:r>
            <w:r w:rsidR="74F9E9EF" w:rsidRPr="74F9E9EF">
              <w:rPr>
                <w:rStyle w:val="Hyperlink"/>
              </w:rPr>
              <w:t>28</w:t>
            </w:r>
            <w:r w:rsidR="0047214B">
              <w:fldChar w:fldCharType="end"/>
            </w:r>
          </w:hyperlink>
        </w:p>
        <w:p w14:paraId="1FED810B" w14:textId="358DE5B3" w:rsidR="003B1496" w:rsidRDefault="0004567E" w:rsidP="74F9E9EF">
          <w:pPr>
            <w:pStyle w:val="Indholdsfortegnelse2"/>
            <w:tabs>
              <w:tab w:val="right" w:leader="dot" w:pos="9630"/>
            </w:tabs>
            <w:rPr>
              <w:rStyle w:val="Hyperlink"/>
              <w:noProof/>
              <w:lang w:eastAsia="da-DK"/>
            </w:rPr>
          </w:pPr>
          <w:hyperlink w:anchor="_Toc586838083">
            <w:r w:rsidR="74F9E9EF" w:rsidRPr="74F9E9EF">
              <w:rPr>
                <w:rStyle w:val="Hyperlink"/>
              </w:rPr>
              <w:t>Designmanual (kan revurderes)</w:t>
            </w:r>
            <w:r w:rsidR="0047214B">
              <w:tab/>
            </w:r>
            <w:r w:rsidR="0047214B">
              <w:fldChar w:fldCharType="begin"/>
            </w:r>
            <w:r w:rsidR="0047214B">
              <w:instrText>PAGEREF _Toc586838083 \h</w:instrText>
            </w:r>
            <w:r w:rsidR="0047214B">
              <w:fldChar w:fldCharType="separate"/>
            </w:r>
            <w:r w:rsidR="74F9E9EF" w:rsidRPr="74F9E9EF">
              <w:rPr>
                <w:rStyle w:val="Hyperlink"/>
              </w:rPr>
              <w:t>29</w:t>
            </w:r>
            <w:r w:rsidR="0047214B">
              <w:fldChar w:fldCharType="end"/>
            </w:r>
          </w:hyperlink>
        </w:p>
        <w:p w14:paraId="757C5018" w14:textId="158BB58E" w:rsidR="003B1496" w:rsidRDefault="0004567E" w:rsidP="74F9E9EF">
          <w:pPr>
            <w:pStyle w:val="Indholdsfortegnelse1"/>
            <w:tabs>
              <w:tab w:val="right" w:leader="dot" w:pos="9630"/>
            </w:tabs>
            <w:rPr>
              <w:rStyle w:val="Hyperlink"/>
              <w:noProof/>
              <w:lang w:eastAsia="da-DK"/>
            </w:rPr>
          </w:pPr>
          <w:hyperlink w:anchor="_Toc2007105818">
            <w:r w:rsidR="74F9E9EF" w:rsidRPr="74F9E9EF">
              <w:rPr>
                <w:rStyle w:val="Hyperlink"/>
              </w:rPr>
              <w:t>Programmering</w:t>
            </w:r>
            <w:r w:rsidR="0047214B">
              <w:tab/>
            </w:r>
            <w:r w:rsidR="0047214B">
              <w:fldChar w:fldCharType="begin"/>
            </w:r>
            <w:r w:rsidR="0047214B">
              <w:instrText>PAGEREF _Toc2007105818 \h</w:instrText>
            </w:r>
            <w:r w:rsidR="0047214B">
              <w:fldChar w:fldCharType="separate"/>
            </w:r>
            <w:r w:rsidR="74F9E9EF" w:rsidRPr="74F9E9EF">
              <w:rPr>
                <w:rStyle w:val="Hyperlink"/>
              </w:rPr>
              <w:t>31</w:t>
            </w:r>
            <w:r w:rsidR="0047214B">
              <w:fldChar w:fldCharType="end"/>
            </w:r>
          </w:hyperlink>
        </w:p>
        <w:p w14:paraId="3D19A566" w14:textId="29EA115B" w:rsidR="003B1496" w:rsidRDefault="0004567E" w:rsidP="74F9E9EF">
          <w:pPr>
            <w:pStyle w:val="Indholdsfortegnelse1"/>
            <w:tabs>
              <w:tab w:val="right" w:leader="dot" w:pos="9630"/>
            </w:tabs>
            <w:rPr>
              <w:rStyle w:val="Hyperlink"/>
              <w:noProof/>
              <w:lang w:eastAsia="da-DK"/>
            </w:rPr>
          </w:pPr>
          <w:hyperlink w:anchor="_Toc845236560">
            <w:r w:rsidR="74F9E9EF" w:rsidRPr="74F9E9EF">
              <w:rPr>
                <w:rStyle w:val="Hyperlink"/>
              </w:rPr>
              <w:t>Konklusion</w:t>
            </w:r>
            <w:r w:rsidR="0047214B">
              <w:tab/>
            </w:r>
            <w:r w:rsidR="0047214B">
              <w:fldChar w:fldCharType="begin"/>
            </w:r>
            <w:r w:rsidR="0047214B">
              <w:instrText>PAGEREF _Toc845236560 \h</w:instrText>
            </w:r>
            <w:r w:rsidR="0047214B">
              <w:fldChar w:fldCharType="separate"/>
            </w:r>
            <w:r w:rsidR="74F9E9EF" w:rsidRPr="74F9E9EF">
              <w:rPr>
                <w:rStyle w:val="Hyperlink"/>
              </w:rPr>
              <w:t>33</w:t>
            </w:r>
            <w:r w:rsidR="0047214B">
              <w:fldChar w:fldCharType="end"/>
            </w:r>
          </w:hyperlink>
        </w:p>
        <w:p w14:paraId="1BEB1D7D" w14:textId="60C3213B" w:rsidR="003B1496" w:rsidRDefault="0004567E" w:rsidP="74F9E9EF">
          <w:pPr>
            <w:pStyle w:val="Indholdsfortegnelse1"/>
            <w:tabs>
              <w:tab w:val="right" w:leader="dot" w:pos="9630"/>
            </w:tabs>
            <w:rPr>
              <w:rStyle w:val="Hyperlink"/>
              <w:noProof/>
              <w:lang w:eastAsia="da-DK"/>
            </w:rPr>
          </w:pPr>
          <w:hyperlink w:anchor="_Toc1762942372">
            <w:r w:rsidR="74F9E9EF" w:rsidRPr="74F9E9EF">
              <w:rPr>
                <w:rStyle w:val="Hyperlink"/>
              </w:rPr>
              <w:t>Referenceliste</w:t>
            </w:r>
            <w:r w:rsidR="0047214B">
              <w:tab/>
            </w:r>
            <w:r w:rsidR="0047214B">
              <w:fldChar w:fldCharType="begin"/>
            </w:r>
            <w:r w:rsidR="0047214B">
              <w:instrText>PAGEREF _Toc1762942372 \h</w:instrText>
            </w:r>
            <w:r w:rsidR="0047214B">
              <w:fldChar w:fldCharType="separate"/>
            </w:r>
            <w:r w:rsidR="74F9E9EF" w:rsidRPr="74F9E9EF">
              <w:rPr>
                <w:rStyle w:val="Hyperlink"/>
              </w:rPr>
              <w:t>34</w:t>
            </w:r>
            <w:r w:rsidR="0047214B">
              <w:fldChar w:fldCharType="end"/>
            </w:r>
          </w:hyperlink>
        </w:p>
        <w:p w14:paraId="25D6F950" w14:textId="22177F4A" w:rsidR="003B1496" w:rsidRDefault="0004567E" w:rsidP="76D62C48">
          <w:pPr>
            <w:pStyle w:val="Indholdsfortegnelse1"/>
            <w:tabs>
              <w:tab w:val="right" w:leader="dot" w:pos="9630"/>
            </w:tabs>
            <w:rPr>
              <w:rStyle w:val="Hyperlink"/>
              <w:noProof/>
              <w:lang w:eastAsia="da-DK"/>
            </w:rPr>
          </w:pPr>
          <w:hyperlink w:anchor="_Toc978679834">
            <w:r w:rsidR="74F9E9EF" w:rsidRPr="74F9E9EF">
              <w:rPr>
                <w:rStyle w:val="Hyperlink"/>
              </w:rPr>
              <w:t>Bilag</w:t>
            </w:r>
            <w:r w:rsidR="0047214B">
              <w:tab/>
            </w:r>
            <w:r w:rsidR="0047214B">
              <w:fldChar w:fldCharType="begin"/>
            </w:r>
            <w:r w:rsidR="0047214B">
              <w:instrText>PAGEREF _Toc978679834 \h</w:instrText>
            </w:r>
            <w:r w:rsidR="0047214B">
              <w:fldChar w:fldCharType="separate"/>
            </w:r>
            <w:r w:rsidR="74F9E9EF" w:rsidRPr="74F9E9EF">
              <w:rPr>
                <w:rStyle w:val="Hyperlink"/>
              </w:rPr>
              <w:t>37</w:t>
            </w:r>
            <w:r w:rsidR="0047214B">
              <w:fldChar w:fldCharType="end"/>
            </w:r>
          </w:hyperlink>
          <w:r w:rsidR="0047214B">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Overskrift1"/>
      </w:pPr>
      <w:bookmarkStart w:id="12" w:name="_Toc152312326"/>
      <w:bookmarkStart w:id="13" w:name="_Toc2040914414"/>
      <w:commentRangeStart w:id="14"/>
      <w:r>
        <w:lastRenderedPageBreak/>
        <w:t>Indledning</w:t>
      </w:r>
      <w:bookmarkEnd w:id="12"/>
      <w:commentRangeEnd w:id="14"/>
      <w:r w:rsidR="00486DFB">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5" w:name="_Toc152312327"/>
      <w:bookmarkStart w:id="16" w:name="_Toc426862716"/>
      <w:commentRangeStart w:id="17"/>
      <w:r>
        <w:lastRenderedPageBreak/>
        <w:t>Projektstyring</w:t>
      </w:r>
      <w:bookmarkStart w:id="18" w:name="_Toc151967197"/>
      <w:bookmarkEnd w:id="15"/>
      <w:commentRangeEnd w:id="17"/>
      <w:r w:rsidR="00D115DD">
        <w:commentReference w:id="17"/>
      </w:r>
      <w:bookmarkEnd w:id="16"/>
      <w:r>
        <w:t xml:space="preserve"> </w:t>
      </w:r>
    </w:p>
    <w:p w14:paraId="1B7ED161" w14:textId="70FBB0E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1255716F"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18541C2E" w:rsidR="00380A6D" w:rsidRDefault="00EE4C70" w:rsidP="00F0612A">
      <w:pPr>
        <w:spacing w:line="360" w:lineRule="auto"/>
      </w:pPr>
      <w:r>
        <w:rPr>
          <w:rFonts w:ascii="Arial" w:hAnsi="Arial" w:cs="Arial"/>
          <w:noProof/>
          <w:sz w:val="20"/>
          <w:szCs w:val="20"/>
          <w:lang w:eastAsia="da-DK"/>
        </w:rPr>
        <w:drawing>
          <wp:anchor distT="0" distB="0" distL="114300" distR="114300" simplePos="0" relativeHeight="251658243" behindDoc="1" locked="0" layoutInCell="1" allowOverlap="1" wp14:anchorId="1B42B9E3" wp14:editId="64A28528">
            <wp:simplePos x="0" y="0"/>
            <wp:positionH relativeFrom="column">
              <wp:posOffset>3000213</wp:posOffset>
            </wp:positionH>
            <wp:positionV relativeFrom="paragraph">
              <wp:posOffset>35560</wp:posOffset>
            </wp:positionV>
            <wp:extent cx="3024505" cy="2511425"/>
            <wp:effectExtent l="19050" t="19050" r="23495" b="22225"/>
            <wp:wrapTight wrapText="bothSides">
              <wp:wrapPolygon edited="0">
                <wp:start x="-136" y="-164"/>
                <wp:lineTo x="-136" y="21627"/>
                <wp:lineTo x="21632" y="21627"/>
                <wp:lineTo x="21632" y="-164"/>
                <wp:lineTo x="-136" y="-164"/>
              </wp:wrapPolygon>
            </wp:wrapTight>
            <wp:docPr id="748028961" name="Billede 7480289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0">
                      <a:extLst>
                        <a:ext uri="{28A0092B-C50C-407E-A947-70E740481C1C}">
                          <a14:useLocalDpi xmlns:a14="http://schemas.microsoft.com/office/drawing/2010/main" val="0"/>
                        </a:ext>
                      </a:extLst>
                    </a:blip>
                    <a:srcRect l="-1" r="70707" b="50286"/>
                    <a:stretch/>
                  </pic:blipFill>
                  <pic:spPr bwMode="auto">
                    <a:xfrm>
                      <a:off x="0" y="0"/>
                      <a:ext cx="3024505" cy="2511425"/>
                    </a:xfrm>
                    <a:prstGeom prst="rect">
                      <a:avLst/>
                    </a:prstGeom>
                    <a:ln w="3175" cap="sq">
                      <a:solidFill>
                        <a:srgbClr val="000000"/>
                      </a:solidFill>
                      <a:prstDash val="solid"/>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A6D">
        <w:t xml:space="preserve">Til projektet er der anvendt Trello samt Planyway udvidelsen som projektstyring. Trello er brugt til at skabe overblik over projektets delopgaver, hvor Planyway har hjulpet med at skabe overblik over den tid, som har været til rådighed. </w:t>
      </w:r>
    </w:p>
    <w:p w14:paraId="6B1D7A7D" w14:textId="100CB4F2" w:rsidR="00124D54" w:rsidRPr="00EE4C70" w:rsidRDefault="00EE4C70" w:rsidP="00EE4C70">
      <w:pPr>
        <w:keepNext/>
        <w:spacing w:line="360" w:lineRule="auto"/>
        <w:rPr>
          <w:rFonts w:ascii="Arial" w:hAnsi="Arial" w:cs="Arial"/>
          <w:sz w:val="20"/>
          <w:szCs w:val="20"/>
        </w:rPr>
      </w:pPr>
      <w:r>
        <w:rPr>
          <w:noProof/>
          <w:lang w:eastAsia="da-DK"/>
        </w:rPr>
        <mc:AlternateContent>
          <mc:Choice Requires="wps">
            <w:drawing>
              <wp:anchor distT="0" distB="0" distL="114300" distR="114300" simplePos="0" relativeHeight="251658242" behindDoc="1" locked="0" layoutInCell="1" allowOverlap="1" wp14:anchorId="7CEEBFED" wp14:editId="78111035">
                <wp:simplePos x="0" y="0"/>
                <wp:positionH relativeFrom="column">
                  <wp:posOffset>2991958</wp:posOffset>
                </wp:positionH>
                <wp:positionV relativeFrom="paragraph">
                  <wp:posOffset>1183640</wp:posOffset>
                </wp:positionV>
                <wp:extent cx="3136265" cy="635"/>
                <wp:effectExtent l="0" t="0" r="6985" b="0"/>
                <wp:wrapTight wrapText="bothSides">
                  <wp:wrapPolygon edited="0">
                    <wp:start x="0" y="0"/>
                    <wp:lineTo x="0" y="20057"/>
                    <wp:lineTo x="21517" y="20057"/>
                    <wp:lineTo x="21517" y="0"/>
                    <wp:lineTo x="0" y="0"/>
                  </wp:wrapPolygon>
                </wp:wrapTight>
                <wp:docPr id="685415042" name="Tekstfelt 685415042"/>
                <wp:cNvGraphicFramePr/>
                <a:graphic xmlns:a="http://schemas.openxmlformats.org/drawingml/2006/main">
                  <a:graphicData uri="http://schemas.microsoft.com/office/word/2010/wordprocessingShape">
                    <wps:wsp>
                      <wps:cNvSpPr txBox="1"/>
                      <wps:spPr>
                        <a:xfrm>
                          <a:off x="0" y="0"/>
                          <a:ext cx="3136265" cy="635"/>
                        </a:xfrm>
                        <a:prstGeom prst="rect">
                          <a:avLst/>
                        </a:prstGeom>
                        <a:solidFill>
                          <a:prstClr val="white"/>
                        </a:solidFill>
                        <a:ln>
                          <a:noFill/>
                        </a:ln>
                      </wps:spPr>
                      <wps:txbx>
                        <w:txbxContent>
                          <w:p w14:paraId="1163C209" w14:textId="61E8381B" w:rsidR="0045364D" w:rsidRPr="00853AEA" w:rsidRDefault="0045364D" w:rsidP="003F0C6B">
                            <w:pPr>
                              <w:pStyle w:val="Billedtekst"/>
                              <w:rPr>
                                <w:rFonts w:ascii="Arial" w:hAnsi="Arial" w:cs="Arial"/>
                                <w:noProof/>
                                <w:sz w:val="20"/>
                                <w:szCs w:val="20"/>
                              </w:rPr>
                            </w:pPr>
                            <w:r>
                              <w:t xml:space="preserve">Figur </w:t>
                            </w:r>
                            <w:fldSimple w:instr=" SEQ Figur \* ARABIC ">
                              <w:r>
                                <w:rPr>
                                  <w:noProof/>
                                </w:rPr>
                                <w:t>1</w:t>
                              </w:r>
                            </w:fldSimple>
                            <w:r>
                              <w:t xml:space="preserve"> - Udsnit af tids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EBFED" id="Tekstfelt 685415042" o:spid="_x0000_s1028" type="#_x0000_t202" style="position:absolute;margin-left:235.6pt;margin-top:93.2pt;width:246.95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" stroked="f">
                <v:textbox style="mso-fit-shape-to-text:t" inset="0,0,0,0">
                  <w:txbxContent>
                    <w:p w14:paraId="1163C209" w14:textId="61E8381B" w:rsidR="0045364D" w:rsidRPr="00853AEA" w:rsidRDefault="0045364D" w:rsidP="003F0C6B">
                      <w:pPr>
                        <w:pStyle w:val="Billedtekst"/>
                        <w:rPr>
                          <w:rFonts w:ascii="Arial" w:hAnsi="Arial" w:cs="Arial"/>
                          <w:noProof/>
                          <w:sz w:val="20"/>
                          <w:szCs w:val="20"/>
                        </w:rPr>
                      </w:pPr>
                      <w:r>
                        <w:t xml:space="preserve">Figur </w:t>
                      </w:r>
                      <w:fldSimple w:instr=" SEQ Figur \* ARABIC ">
                        <w:r>
                          <w:rPr>
                            <w:noProof/>
                          </w:rPr>
                          <w:t>1</w:t>
                        </w:r>
                      </w:fldSimple>
                      <w:r>
                        <w:t xml:space="preserve"> - Udsnit af tidsplan</w:t>
                      </w:r>
                    </w:p>
                  </w:txbxContent>
                </v:textbox>
                <w10:wrap type="tight"/>
              </v:shape>
            </w:pict>
          </mc:Fallback>
        </mc:AlternateContent>
      </w:r>
      <w:r w:rsidR="00380A6D">
        <w:t xml:space="preserve">Planen er løbende blevet rettet til efter behov. Et eksempel på ændringer har været, at de planlagte interviews med kunden er blevet flyttet. Udsnit af tidsplanen kan ses i </w:t>
      </w:r>
      <w:r w:rsidR="00380A6D">
        <w:rPr>
          <w:i/>
          <w:iCs/>
        </w:rPr>
        <w:t>Figur 1 – Tidsplan</w:t>
      </w:r>
      <w:r w:rsidR="00380A6D">
        <w:t xml:space="preserve">, den fulde tidsplan kan ses i </w:t>
      </w:r>
      <w:r w:rsidR="00380A6D">
        <w:rPr>
          <w:i/>
          <w:iCs/>
        </w:rPr>
        <w:t xml:space="preserve">Bilag 2.1 – </w:t>
      </w:r>
      <w:commentRangeStart w:id="19"/>
      <w:commentRangeStart w:id="20"/>
      <w:r w:rsidR="00380A6D">
        <w:rPr>
          <w:i/>
          <w:iCs/>
        </w:rPr>
        <w:t>Tidsplan</w:t>
      </w:r>
      <w:commentRangeEnd w:id="19"/>
      <w:r w:rsidR="00380A6D">
        <w:rPr>
          <w:rStyle w:val="Kommentarhenvisning"/>
        </w:rPr>
        <w:commentReference w:id="19"/>
      </w:r>
      <w:commentRangeEnd w:id="20"/>
      <w:r w:rsidR="0015542B">
        <w:rPr>
          <w:rStyle w:val="Kommentarhenvisning"/>
        </w:rPr>
        <w:commentReference w:id="20"/>
      </w:r>
      <w:r w:rsidR="00380A6D">
        <w:rPr>
          <w:i/>
          <w:iCs/>
        </w:rPr>
        <w:t>.</w:t>
      </w:r>
      <w:r w:rsidR="0090071A" w:rsidRPr="0090071A">
        <w:rPr>
          <w:rFonts w:ascii="Arial" w:hAnsi="Arial" w:cs="Arial"/>
          <w:noProof/>
          <w:sz w:val="20"/>
          <w:szCs w:val="20"/>
        </w:rPr>
        <w:t xml:space="preserve"> </w:t>
      </w:r>
    </w:p>
    <w:p w14:paraId="418DA581" w14:textId="1DF843E4" w:rsidR="00380A6D" w:rsidRDefault="00380A6D" w:rsidP="00C31B8B">
      <w:pPr>
        <w:spacing w:line="360" w:lineRule="auto"/>
        <w:jc w:val="both"/>
      </w:pPr>
      <w:r>
        <w:t xml:space="preserve">Der er desuden anvendt mindmaps for at skabe retning. Både for at vælge retning på projektet men også i designprocessen. </w:t>
      </w:r>
      <w:r w:rsidR="00B73CF6">
        <w:t xml:space="preserve">Der </w:t>
      </w:r>
    </w:p>
    <w:p w14:paraId="4CF0D893" w14:textId="09A90B72" w:rsidR="00124D54" w:rsidRDefault="00124D54" w:rsidP="00C31B8B">
      <w:pPr>
        <w:spacing w:line="360" w:lineRule="auto"/>
        <w:jc w:val="both"/>
      </w:pPr>
    </w:p>
    <w:p w14:paraId="6072ED4F" w14:textId="77777777" w:rsidR="002D6BE3" w:rsidRDefault="002D6BE3" w:rsidP="00F0612A">
      <w:pPr>
        <w:spacing w:line="360" w:lineRule="auto"/>
        <w:rPr>
          <w:rFonts w:ascii="Arial" w:hAnsi="Arial" w:cs="Arial"/>
          <w:noProof/>
          <w:sz w:val="20"/>
          <w:szCs w:val="20"/>
        </w:rPr>
      </w:pPr>
    </w:p>
    <w:p w14:paraId="7A2D64A7" w14:textId="12AF1E37" w:rsidR="00380A6D" w:rsidRDefault="00380A6D" w:rsidP="00F0612A">
      <w:pPr>
        <w:spacing w:line="360" w:lineRule="auto"/>
      </w:pPr>
    </w:p>
    <w:p w14:paraId="7E6CE1FF" w14:textId="6214C6FA" w:rsidR="00380A6D" w:rsidRDefault="00380A6D" w:rsidP="00F0612A">
      <w:pPr>
        <w:spacing w:line="360" w:lineRule="auto"/>
      </w:pPr>
      <w:r>
        <w:br w:type="page"/>
      </w:r>
    </w:p>
    <w:p w14:paraId="1EBCC3CE" w14:textId="6C1CC8F9" w:rsidR="00380A6D" w:rsidRDefault="00380A6D" w:rsidP="00380A6D">
      <w:pPr>
        <w:pStyle w:val="Overskrift1"/>
      </w:pPr>
      <w:bookmarkStart w:id="21" w:name="_Toc152312328"/>
      <w:bookmarkStart w:id="22" w:name="_Toc55083837"/>
      <w:commentRangeStart w:id="23"/>
      <w:r>
        <w:lastRenderedPageBreak/>
        <w:t>Problemstilling</w:t>
      </w:r>
      <w:bookmarkEnd w:id="21"/>
      <w:commentRangeEnd w:id="23"/>
      <w:r w:rsidR="0023055A">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359211054"/>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30" w:name="_Toc152312330"/>
      <w:bookmarkStart w:id="31" w:name="_Toc1718940643"/>
      <w:r w:rsidRPr="00AC7648">
        <w:lastRenderedPageBreak/>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diamond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Under programmeringen har fokusset været på at holde det responsivt fra start. Det vil sige at de</w:t>
      </w:r>
      <w:r w:rsidR="00AB052E">
        <w:t>r</w:t>
      </w:r>
      <w:r>
        <w:t xml:space="preserve"> undgås at bruge </w:t>
      </w:r>
      <w:r w:rsidR="00AB052E">
        <w:t>position absolute og fixed,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32" w:name="_Toc152312331"/>
      <w:bookmarkStart w:id="33" w:name="_Toc808472757"/>
      <w:commentRangeStart w:id="34"/>
      <w:r w:rsidRPr="00AC7648">
        <w:lastRenderedPageBreak/>
        <w:t>Research</w:t>
      </w:r>
      <w:bookmarkEnd w:id="32"/>
      <w:commentRangeEnd w:id="34"/>
      <w:r w:rsidR="006F70E3">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5" w:name="_Toc1931017483"/>
      <w:bookmarkStart w:id="36" w:name="_Toc152240461"/>
      <w:bookmarkStart w:id="37" w:name="_Toc152241289"/>
      <w:bookmarkStart w:id="38" w:name="_Toc152241369"/>
      <w:bookmarkStart w:id="39" w:name="_Toc152312332"/>
      <w:bookmarkStart w:id="40" w:name="_Toc1189261184"/>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6AF928AD"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uddannelse</w:t>
      </w:r>
      <w:commentRangeStart w:id="41"/>
      <w:commentRangeEnd w:id="41"/>
      <w:r>
        <w:rPr>
          <w:rStyle w:val="Kommentarhenvisning"/>
        </w:rPr>
        <w:commentReference w:id="41"/>
      </w:r>
      <w:r>
        <w:t>.</w:t>
      </w:r>
    </w:p>
    <w:p w14:paraId="0CF25DAF" w14:textId="502E2C6D"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Start w:id="42"/>
      <w:commentRangeStart w:id="43"/>
      <w:commentRangeStart w:id="44"/>
      <w:commentRangeEnd w:id="42"/>
      <w:r>
        <w:rPr>
          <w:rStyle w:val="Kommentarhenvisning"/>
        </w:rPr>
        <w:commentReference w:id="42"/>
      </w:r>
      <w:commentRangeEnd w:id="43"/>
      <w:r>
        <w:rPr>
          <w:rStyle w:val="Kommentarhenvisning"/>
        </w:rPr>
        <w:commentReference w:id="43"/>
      </w:r>
      <w:commentRangeEnd w:id="44"/>
      <w:r>
        <w:rPr>
          <w:rStyle w:val="Kommentarhenvisning"/>
        </w:rPr>
        <w:commentReference w:id="44"/>
      </w:r>
      <w:r>
        <w:rPr>
          <w:color w:val="FF0000"/>
        </w:rPr>
        <w:t>.</w:t>
      </w:r>
      <w:r w:rsidR="00D976A4" w:rsidRPr="00D976A4">
        <w:t xml:space="preserve"> </w:t>
      </w:r>
    </w:p>
    <w:p w14:paraId="7BEB59BB" w14:textId="268B16D1"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Start w:id="45"/>
      <w:commentRangeEnd w:id="45"/>
      <w:r>
        <w:rPr>
          <w:rStyle w:val="Kommentarhenvisning"/>
        </w:rPr>
        <w:commentReference w:id="45"/>
      </w:r>
      <w:r>
        <w:t>.</w:t>
      </w:r>
    </w:p>
    <w:p w14:paraId="33531D14" w14:textId="423F74C4" w:rsidR="006E3946" w:rsidRPr="009552BB" w:rsidRDefault="006E3946" w:rsidP="00D976A4">
      <w:pPr>
        <w:keepNext/>
        <w:spacing w:line="360" w:lineRule="auto"/>
        <w:rPr>
          <w:color w:val="FF0000"/>
        </w:rPr>
      </w:pPr>
      <w:commentRangeStart w:id="46"/>
      <w:r w:rsidRPr="00F47AB8">
        <w:rPr>
          <w:color w:val="FF0000"/>
        </w:rPr>
        <w:t xml:space="preserve">I bilag ??, </w:t>
      </w:r>
      <w:commentRangeEnd w:id="46"/>
      <w:r w:rsidR="00375EE0">
        <w:rPr>
          <w:rStyle w:val="Kommentarhenvisning"/>
        </w:rPr>
        <w:commentReference w:id="46"/>
      </w:r>
      <w:r>
        <w:t xml:space="preserve">findes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forhold til brug af hjemmesiden har størstedelen også svaret, at de gerne ville bruge den mere hvis der var mulighed for at blive mere involveret i f.eks. særudstillingerne og kunne dykke mere ned i dem.</w:t>
      </w:r>
      <w:r w:rsidR="0058035B">
        <w:t xml:space="preserve"> </w:t>
      </w:r>
      <w:commentRangeStart w:id="47"/>
      <w:r w:rsidR="0058035B" w:rsidRPr="008B30A2">
        <w:rPr>
          <w:color w:val="FF0000"/>
        </w:rPr>
        <w:t>(Kilde??)</w:t>
      </w:r>
      <w:commentRangeEnd w:id="47"/>
      <w:r w:rsidR="008B30A2">
        <w:rPr>
          <w:rStyle w:val="Kommentarhenvisning"/>
        </w:rPr>
        <w:commentReference w:id="47"/>
      </w:r>
    </w:p>
    <w:p w14:paraId="1676147A" w14:textId="77777777" w:rsidR="001F59B3" w:rsidRDefault="001F59B3">
      <w:pPr>
        <w:rPr>
          <w:rFonts w:asciiTheme="majorHAnsi" w:eastAsiaTheme="majorEastAsia" w:hAnsiTheme="majorHAnsi" w:cstheme="majorBidi"/>
          <w:color w:val="2F5496" w:themeColor="accent1" w:themeShade="BF"/>
          <w:sz w:val="26"/>
          <w:szCs w:val="26"/>
        </w:rPr>
      </w:pPr>
      <w:bookmarkStart w:id="48" w:name="_Toc1578749784"/>
      <w:bookmarkStart w:id="49" w:name="_Toc152240462"/>
      <w:bookmarkStart w:id="50" w:name="_Toc152241290"/>
      <w:bookmarkStart w:id="51" w:name="_Toc152241370"/>
      <w:bookmarkStart w:id="52" w:name="_Toc152312333"/>
      <w:r>
        <w:br w:type="page"/>
      </w:r>
    </w:p>
    <w:p w14:paraId="0EDE5ED0" w14:textId="17F11317" w:rsidR="00380A6D" w:rsidRPr="00CA55CB" w:rsidRDefault="00380A6D" w:rsidP="00380A6D">
      <w:pPr>
        <w:pStyle w:val="Overskrift2"/>
      </w:pPr>
      <w:bookmarkStart w:id="53" w:name="_Toc312385481"/>
      <w:r w:rsidRPr="00CA55CB">
        <w:lastRenderedPageBreak/>
        <w:t>Field</w:t>
      </w:r>
      <w:bookmarkEnd w:id="48"/>
      <w:bookmarkEnd w:id="49"/>
      <w:bookmarkEnd w:id="50"/>
      <w:bookmarkEnd w:id="51"/>
      <w:bookmarkEnd w:id="52"/>
      <w:bookmarkEnd w:id="53"/>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4"/>
      <w:r w:rsidRPr="00CD136B">
        <w:t>originale</w:t>
      </w:r>
      <w:commentRangeEnd w:id="54"/>
      <w:r w:rsidR="003927D6">
        <w:rPr>
          <w:rStyle w:val="Kommentarhenvisning"/>
        </w:rPr>
        <w:commentReference w:id="54"/>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5"/>
      <w:r w:rsidRPr="00CD136B">
        <w:t>museer</w:t>
      </w:r>
      <w:commentRangeEnd w:id="55"/>
      <w:r w:rsidRPr="00CD136B">
        <w:rPr>
          <w:rStyle w:val="Kommentarhenvisning"/>
        </w:rPr>
        <w:commentReference w:id="55"/>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Overskrift3"/>
        <w:rPr>
          <w:rStyle w:val="eop"/>
        </w:rPr>
      </w:pPr>
      <w:bookmarkStart w:id="56" w:name="_Toc946382846"/>
      <w:r w:rsidRPr="00C0182F">
        <w:rPr>
          <w:rStyle w:val="normaltextrun"/>
        </w:rPr>
        <w:lastRenderedPageBreak/>
        <w:t>Empathy Map</w:t>
      </w:r>
      <w:bookmarkEnd w:id="56"/>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44905076"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1F92CB5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7"/>
      <w:r w:rsidR="00B320A9" w:rsidRPr="00C0182F">
        <w:rPr>
          <w:rStyle w:val="wacimagecontainer"/>
          <w:rFonts w:ascii="Segoe UI" w:hAnsi="Segoe UI" w:cs="Segoe UI"/>
          <w:b/>
          <w:bCs/>
          <w:noProof/>
          <w:color w:val="FF0000"/>
          <w:sz w:val="18"/>
          <w:szCs w:val="18"/>
        </w:rPr>
        <w:t>BILLEDE</w:t>
      </w:r>
      <w:commentRangeEnd w:id="57"/>
      <w:r w:rsidR="00B320A9">
        <w:rPr>
          <w:rStyle w:val="Kommentarhenvisning"/>
          <w:rFonts w:asciiTheme="minorHAnsi" w:eastAsiaTheme="minorHAnsi" w:hAnsiTheme="minorHAnsi" w:cstheme="minorBidi"/>
          <w:kern w:val="2"/>
          <w:lang w:eastAsia="en-US"/>
          <w14:ligatures w14:val="standardContextual"/>
        </w:rPr>
        <w:commentReference w:id="57"/>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Overskrift2"/>
      </w:pPr>
      <w:bookmarkStart w:id="58" w:name="_Toc152241291"/>
      <w:bookmarkStart w:id="59" w:name="_Toc152241371"/>
      <w:bookmarkStart w:id="60" w:name="_Toc152312334"/>
      <w:bookmarkStart w:id="61" w:name="_Toc1228173729"/>
      <w:r w:rsidRPr="0092447A">
        <w:t>Konkurrent</w:t>
      </w:r>
      <w:bookmarkEnd w:id="58"/>
      <w:bookmarkEnd w:id="59"/>
      <w:bookmarkEnd w:id="60"/>
      <w:r>
        <w:t>undersøgelse</w:t>
      </w:r>
      <w:bookmarkEnd w:id="61"/>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2"/>
      <w:r w:rsidRPr="00CD136B">
        <w:t>Statistik</w:t>
      </w:r>
      <w:commentRangeEnd w:id="62"/>
      <w:r w:rsidRPr="00CD136B">
        <w:rPr>
          <w:rStyle w:val="Kommentarhenvisning"/>
        </w:rPr>
        <w:commentReference w:id="62"/>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w:t>
      </w:r>
      <w:r>
        <w:lastRenderedPageBreak/>
        <w:t xml:space="preserve">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3" w:name="_Toc553271188"/>
      <w:r w:rsidRPr="000B79FE">
        <w:rPr>
          <w:rStyle w:val="Overskrift3Tegn"/>
        </w:rPr>
        <w:t>Experience map</w:t>
      </w:r>
      <w:bookmarkEnd w:id="63"/>
      <w:r w:rsidRPr="76D62C48">
        <w:rPr>
          <w:rStyle w:val="normaltextrun"/>
          <w:rFonts w:ascii="Calibri Light" w:hAnsi="Calibri Light" w:cs="Calibri Light"/>
          <w:b/>
          <w:color w:val="2F5496" w:themeColor="accent1" w:themeShade="BF"/>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4F6EFDB6" w14:textId="2BFBAA6E"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00DBFEB4" w14:textId="2AC8EE6B"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75B63C70" w14:textId="0043A955" w:rsidR="000B79FE" w:rsidRPr="00E124FA" w:rsidRDefault="5625510A" w:rsidP="00E124FA">
      <w:pPr>
        <w:pStyle w:val="paragraph"/>
        <w:spacing w:before="0" w:beforeAutospacing="0" w:after="16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 xml:space="preserve">Testpersonens skuffelse baseres på sitets statiske udtryk, samt den overdrevene brug af tekst. Manglen på de grafiske stimuli er med til at tabe brugeren og </w:t>
      </w:r>
      <w:r w:rsidRPr="5625510A">
        <w:rPr>
          <w:rStyle w:val="normaltextrun"/>
          <w:rFonts w:asciiTheme="minorHAnsi" w:hAnsiTheme="minorHAnsi" w:cstheme="minorBidi"/>
          <w:sz w:val="22"/>
          <w:szCs w:val="22"/>
        </w:rPr>
        <w:t>denne indsigt medfører at dette projekt har skærpet fokusset på de</w:t>
      </w:r>
      <w:r w:rsidRPr="5625510A">
        <w:rPr>
          <w:rStyle w:val="normaltextrun"/>
          <w:rFonts w:asciiTheme="minorHAnsi" w:hAnsiTheme="minorHAnsi" w:cstheme="minorBidi"/>
          <w:color w:val="000000" w:themeColor="text1"/>
          <w:sz w:val="22"/>
          <w:szCs w:val="22"/>
        </w:rPr>
        <w:t xml:space="preserve"> hvor de grafiske stimuli.    </w:t>
      </w:r>
      <w:r w:rsidRPr="5625510A">
        <w:rPr>
          <w:rStyle w:val="eop"/>
          <w:rFonts w:asciiTheme="minorHAnsi" w:eastAsiaTheme="majorEastAsia" w:hAnsiTheme="minorHAnsi" w:cstheme="minorBidi"/>
          <w:color w:val="000000" w:themeColor="text1"/>
          <w:sz w:val="22"/>
          <w:szCs w:val="22"/>
        </w:rPr>
        <w:t> </w:t>
      </w:r>
    </w:p>
    <w:p w14:paraId="6B399766"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5B538318" w14:textId="7087AFB8" w:rsidR="00380A6D" w:rsidRPr="00E124FA" w:rsidRDefault="00380A6D" w:rsidP="00F0612A">
      <w:pPr>
        <w:spacing w:line="360" w:lineRule="auto"/>
        <w:rPr>
          <w:b/>
          <w:color w:val="FF0000"/>
        </w:rPr>
      </w:pPr>
      <w:r w:rsidRPr="00470FD2">
        <w:rPr>
          <w:b/>
          <w:bCs/>
          <w:color w:val="FF0000"/>
        </w:rPr>
        <w:t>INDSÆT EXPERIENCEMAP</w:t>
      </w:r>
      <w:r>
        <w:br w:type="page"/>
      </w:r>
    </w:p>
    <w:p w14:paraId="21BA7048" w14:textId="77777777" w:rsidR="00380A6D" w:rsidRPr="00450D9E" w:rsidRDefault="00380A6D" w:rsidP="00696667">
      <w:pPr>
        <w:pStyle w:val="Overskrift2"/>
      </w:pPr>
      <w:bookmarkStart w:id="64" w:name="_Toc152312335"/>
      <w:bookmarkStart w:id="65" w:name="_Toc1443060496"/>
      <w:r w:rsidRPr="00450D9E">
        <w:lastRenderedPageBreak/>
        <w:t xml:space="preserve">Value Proposition </w:t>
      </w:r>
      <w:commentRangeStart w:id="66"/>
      <w:r w:rsidRPr="00450D9E">
        <w:t>Canvas</w:t>
      </w:r>
      <w:bookmarkEnd w:id="64"/>
      <w:commentRangeEnd w:id="66"/>
      <w:r w:rsidR="00A64D52">
        <w:commentReference w:id="66"/>
      </w:r>
      <w:bookmarkEnd w:id="65"/>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044F0244" w:rsidR="00380A6D" w:rsidRPr="00450D9E" w:rsidRDefault="00380A6D" w:rsidP="00F0612A">
      <w:pPr>
        <w:spacing w:line="360" w:lineRule="auto"/>
      </w:pPr>
      <w:r w:rsidRPr="00450D9E">
        <w:t>VPC’en</w:t>
      </w:r>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7"/>
      <w:commentRangeEnd w:id="67"/>
      <w:r w:rsidR="003A634D">
        <w:rPr>
          <w:rStyle w:val="Kommentarhenvisning"/>
        </w:rPr>
        <w:commentReference w:id="67"/>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8"/>
      <w:r w:rsidRPr="00450D9E">
        <w:t>Pains</w:t>
      </w:r>
      <w:commentRangeEnd w:id="68"/>
      <w:r w:rsidRPr="00450D9E">
        <w:rPr>
          <w:rStyle w:val="Kommentarhenvisning"/>
        </w:rPr>
        <w:commentReference w:id="68"/>
      </w:r>
      <w:r w:rsidRPr="00450D9E">
        <w:t>”).</w:t>
      </w:r>
    </w:p>
    <w:p w14:paraId="7010D091" w14:textId="77777777" w:rsidR="00380A6D" w:rsidRDefault="00380A6D" w:rsidP="00696667">
      <w:pPr>
        <w:pStyle w:val="Overskrift3"/>
      </w:pPr>
      <w:bookmarkStart w:id="69" w:name="_Toc665944493"/>
      <w:bookmarkStart w:id="70" w:name="_Toc152239608"/>
      <w:bookmarkStart w:id="71" w:name="_Toc152240465"/>
      <w:bookmarkStart w:id="72" w:name="_Toc152241293"/>
      <w:bookmarkStart w:id="73" w:name="_Toc152241373"/>
      <w:bookmarkStart w:id="74" w:name="_Toc152312336"/>
      <w:bookmarkStart w:id="75" w:name="_Toc656861786"/>
      <w:r w:rsidRPr="00450D9E">
        <w:t>Delkonklusion</w:t>
      </w:r>
      <w:bookmarkEnd w:id="69"/>
      <w:bookmarkEnd w:id="70"/>
      <w:bookmarkEnd w:id="71"/>
      <w:bookmarkEnd w:id="72"/>
      <w:bookmarkEnd w:id="73"/>
      <w:bookmarkEnd w:id="74"/>
      <w:bookmarkEnd w:id="75"/>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Overskrift2"/>
        <w:rPr>
          <w:rStyle w:val="eop"/>
        </w:rPr>
      </w:pPr>
      <w:bookmarkStart w:id="76" w:name="_Toc1359198901"/>
      <w:r w:rsidRPr="00450D9E">
        <w:rPr>
          <w:rStyle w:val="normaltextrun"/>
        </w:rPr>
        <w:lastRenderedPageBreak/>
        <w:t xml:space="preserve">Målgruppe </w:t>
      </w:r>
      <w:commentRangeStart w:id="77"/>
      <w:r w:rsidRPr="00450D9E">
        <w:rPr>
          <w:rStyle w:val="normaltextrun"/>
        </w:rPr>
        <w:t>segmentering</w:t>
      </w:r>
      <w:commentRangeEnd w:id="77"/>
      <w:r w:rsidR="00A9363B">
        <w:commentReference w:id="77"/>
      </w:r>
      <w:bookmarkEnd w:id="76"/>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8"/>
      <w:r w:rsidRPr="00450D9E">
        <w:rPr>
          <w:rStyle w:val="normaltextrun"/>
          <w:rFonts w:asciiTheme="minorHAnsi" w:hAnsiTheme="minorHAnsi" w:cstheme="minorHAnsi"/>
          <w:color w:val="FF0000"/>
          <w:sz w:val="22"/>
          <w:szCs w:val="22"/>
          <w:shd w:val="clear" w:color="auto" w:fill="FFFFFF"/>
        </w:rPr>
        <w:t>KILDE</w:t>
      </w:r>
      <w:commentRangeEnd w:id="78"/>
      <w:r w:rsidRPr="00450D9E">
        <w:rPr>
          <w:rStyle w:val="Kommentarhenvisning"/>
          <w:rFonts w:asciiTheme="minorHAnsi" w:eastAsiaTheme="minorHAnsi" w:hAnsiTheme="minorHAnsi" w:cstheme="minorHAnsi"/>
          <w:kern w:val="2"/>
          <w:sz w:val="22"/>
          <w:szCs w:val="22"/>
          <w:lang w:eastAsia="en-US"/>
          <w14:ligatures w14:val="standardContextual"/>
        </w:rPr>
        <w:commentReference w:id="78"/>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9"/>
      <w:r w:rsidRPr="00450D9E">
        <w:rPr>
          <w:rStyle w:val="normaltextrun"/>
          <w:rFonts w:asciiTheme="minorHAnsi" w:hAnsiTheme="minorHAnsi" w:cstheme="minorHAnsi"/>
          <w:color w:val="000000"/>
          <w:sz w:val="22"/>
          <w:szCs w:val="22"/>
          <w:shd w:val="clear" w:color="auto" w:fill="FFFFFF"/>
        </w:rPr>
        <w:t>segment</w:t>
      </w:r>
      <w:commentRangeEnd w:id="79"/>
      <w:r w:rsidRPr="00450D9E">
        <w:rPr>
          <w:rStyle w:val="Kommentarhenvisning"/>
          <w:rFonts w:asciiTheme="minorHAnsi" w:eastAsiaTheme="minorHAnsi" w:hAnsiTheme="minorHAnsi" w:cstheme="minorBidi"/>
          <w:kern w:val="2"/>
          <w:lang w:eastAsia="en-US"/>
          <w14:ligatures w14:val="standardContextual"/>
        </w:rPr>
        <w:commentReference w:id="79"/>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Overskrift3"/>
        <w:rPr>
          <w:rStyle w:val="eop"/>
          <w:rFonts w:ascii="Calibri Light" w:hAnsi="Calibri Light" w:cs="Calibri Light"/>
          <w:color w:val="2F5496"/>
        </w:rPr>
      </w:pPr>
      <w:bookmarkStart w:id="80" w:name="_Toc1148077497"/>
      <w:r w:rsidRPr="76D62C48">
        <w:rPr>
          <w:rStyle w:val="normaltextrun"/>
          <w:rFonts w:ascii="Calibri Light" w:hAnsi="Calibri Light" w:cs="Calibri Light"/>
          <w:color w:val="2F5496" w:themeColor="accent1" w:themeShade="BF"/>
        </w:rPr>
        <w:t>Delkonklusion</w:t>
      </w:r>
      <w:bookmarkEnd w:id="80"/>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81"/>
      <w:commentRangeStart w:id="82"/>
      <w:r w:rsidRPr="00450D9E">
        <w:rPr>
          <w:rStyle w:val="normaltextrun"/>
          <w:rFonts w:asciiTheme="minorHAnsi" w:hAnsiTheme="minorHAnsi" w:cstheme="minorHAnsi"/>
          <w:sz w:val="22"/>
          <w:szCs w:val="22"/>
        </w:rPr>
        <w:t>segmenter</w:t>
      </w:r>
      <w:commentRangeEnd w:id="81"/>
      <w:r w:rsidRPr="00450D9E">
        <w:rPr>
          <w:rStyle w:val="Kommentarhenvisning"/>
          <w:rFonts w:asciiTheme="minorHAnsi" w:eastAsiaTheme="minorHAnsi" w:hAnsiTheme="minorHAnsi" w:cstheme="minorBidi"/>
          <w:kern w:val="2"/>
          <w:lang w:eastAsia="en-US"/>
          <w14:ligatures w14:val="standardContextual"/>
        </w:rPr>
        <w:commentReference w:id="81"/>
      </w:r>
      <w:commentRangeEnd w:id="82"/>
      <w:r w:rsidRPr="00450D9E">
        <w:rPr>
          <w:rStyle w:val="Kommentarhenvisning"/>
          <w:rFonts w:asciiTheme="minorHAnsi" w:eastAsiaTheme="minorHAnsi" w:hAnsiTheme="minorHAnsi" w:cstheme="minorBidi"/>
          <w:kern w:val="2"/>
          <w:lang w:eastAsia="en-US"/>
          <w14:ligatures w14:val="standardContextual"/>
        </w:rPr>
        <w:commentReference w:id="82"/>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Overskrift2"/>
      </w:pPr>
      <w:bookmarkStart w:id="83" w:name="_Toc152312337"/>
      <w:bookmarkStart w:id="84" w:name="_Toc319439053"/>
      <w:r w:rsidRPr="003E668C">
        <w:lastRenderedPageBreak/>
        <w:t xml:space="preserve">Tone of </w:t>
      </w:r>
      <w:commentRangeStart w:id="85"/>
      <w:r w:rsidRPr="003E668C">
        <w:t>Voice</w:t>
      </w:r>
      <w:bookmarkStart w:id="86" w:name="_Toc151967200"/>
      <w:bookmarkEnd w:id="83"/>
      <w:commentRangeEnd w:id="85"/>
      <w:r w:rsidR="00A9363B">
        <w:commentReference w:id="85"/>
      </w:r>
      <w:bookmarkEnd w:id="84"/>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6"/>
      <w:r w:rsidR="00B21F79">
        <w:rPr>
          <w:sz w:val="18"/>
          <w:szCs w:val="18"/>
        </w:rPr>
        <w:t xml:space="preserve"> og Charlotte Xenia Nørgaard</w:t>
      </w:r>
    </w:p>
    <w:p w14:paraId="49A41FDD" w14:textId="6096110F" w:rsidR="00B21F79" w:rsidRDefault="00380A6D" w:rsidP="00F0612A">
      <w:pPr>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7"/>
      <w:commentRangeEnd w:id="87"/>
      <w:r w:rsidR="000E73D5" w:rsidRPr="005A5C50">
        <w:rPr>
          <w:rStyle w:val="Kommentarhenvisning"/>
          <w:i/>
          <w:iCs/>
          <w:color w:val="FF0000"/>
        </w:rPr>
        <w:commentReference w:id="87"/>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88" w:name="_Toc2138338892"/>
      <w:bookmarkStart w:id="89" w:name="_Toc152312338"/>
      <w:r>
        <w:lastRenderedPageBreak/>
        <w:t>Designproces</w:t>
      </w:r>
      <w:bookmarkEnd w:id="88"/>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90" w:name="_Toc871949557"/>
      <w:r w:rsidRPr="00BA609F">
        <w:t xml:space="preserve">Design </w:t>
      </w:r>
      <w:commentRangeStart w:id="91"/>
      <w:commentRangeStart w:id="92"/>
      <w:r w:rsidRPr="00BA609F">
        <w:t>mindmap</w:t>
      </w:r>
      <w:bookmarkEnd w:id="89"/>
      <w:commentRangeEnd w:id="91"/>
      <w:r w:rsidR="00112465">
        <w:commentReference w:id="91"/>
      </w:r>
      <w:commentRangeEnd w:id="92"/>
      <w:r w:rsidR="00AD37FD">
        <w:commentReference w:id="92"/>
      </w:r>
      <w:bookmarkEnd w:id="90"/>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Overskrift2"/>
      </w:pPr>
      <w:bookmarkStart w:id="93" w:name="_Toc152312339"/>
      <w:bookmarkStart w:id="94" w:name="_Toc1073465657"/>
      <w:r w:rsidRPr="00BA609F">
        <w:lastRenderedPageBreak/>
        <w:t xml:space="preserve">Moodboard og </w:t>
      </w:r>
      <w:commentRangeStart w:id="95"/>
      <w:commentRangeStart w:id="96"/>
      <w:r w:rsidRPr="00BA609F">
        <w:t>styletile</w:t>
      </w:r>
      <w:bookmarkEnd w:id="93"/>
      <w:commentRangeEnd w:id="95"/>
      <w:r w:rsidR="00AC7648">
        <w:commentReference w:id="95"/>
      </w:r>
      <w:commentRangeEnd w:id="96"/>
      <w:r w:rsidR="00965F84">
        <w:commentReference w:id="96"/>
      </w:r>
      <w:bookmarkEnd w:id="94"/>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97" w:name="_Toc152312341"/>
      <w:bookmarkStart w:id="98" w:name="_Toc1023087688"/>
      <w:commentRangeStart w:id="99"/>
      <w:commentRangeStart w:id="100"/>
      <w:r w:rsidRPr="009757AB">
        <w:lastRenderedPageBreak/>
        <w:t>Skitser</w:t>
      </w:r>
      <w:bookmarkEnd w:id="97"/>
      <w:commentRangeEnd w:id="99"/>
      <w:r w:rsidR="00AD0CE5">
        <w:commentReference w:id="99"/>
      </w:r>
      <w:commentRangeEnd w:id="100"/>
      <w:r w:rsidR="00012AB3">
        <w:commentReference w:id="100"/>
      </w:r>
      <w:bookmarkEnd w:id="98"/>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626B187"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76D62C48">
        <w:t>et</w:t>
      </w:r>
      <w:r w:rsidR="00015D21">
        <w:t xml:space="preserve"> dag</w:t>
      </w:r>
      <w:r w:rsidR="76D62C48">
        <w:t>-</w:t>
      </w:r>
      <w:r w:rsidR="006340DC">
        <w:t xml:space="preserve"> og </w:t>
      </w:r>
      <w:r w:rsidR="76D62C48">
        <w:t>nattema</w:t>
      </w:r>
      <w:r w:rsidR="00407700">
        <w:t xml:space="preserve">. </w:t>
      </w:r>
    </w:p>
    <w:p w14:paraId="0274CF00" w14:textId="2C6F00F6"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3FC4F1B5" w14:textId="47C7678E" w:rsidR="047CE020" w:rsidRDefault="047CE020">
      <w:r>
        <w:br w:type="page"/>
      </w:r>
    </w:p>
    <w:p w14:paraId="1776B9AD" w14:textId="50DC8004" w:rsidR="047CE020" w:rsidRDefault="76D62C48" w:rsidP="009347D3">
      <w:pPr>
        <w:pStyle w:val="Overskrift2"/>
      </w:pPr>
      <w:bookmarkStart w:id="101" w:name="_Toc1024125693"/>
      <w:r>
        <w:lastRenderedPageBreak/>
        <w:t>Inspirationskilder</w:t>
      </w:r>
      <w:bookmarkEnd w:id="101"/>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Safa Daoudi</w:t>
      </w:r>
    </w:p>
    <w:p w14:paraId="3F7E1625" w14:textId="516F725A" w:rsidR="00115333" w:rsidRDefault="00115333" w:rsidP="76D62C48">
      <w:r w:rsidRPr="00115333">
        <w:t xml:space="preserve">I designprocessen har der været et skærpet fokus på at give brugeren en genkendelig fornemmelse af den egyptiske oldtidskultur. Dertil er der taget forskellige tiltag i brug, med inspiration fra </w:t>
      </w:r>
      <w:r w:rsidR="000F3BAE">
        <w:t>b.la.</w:t>
      </w:r>
      <w:r w:rsidRPr="00115333">
        <w:t xml:space="preserve"> webgrafiske produkter.</w:t>
      </w:r>
    </w:p>
    <w:p w14:paraId="01110B30" w14:textId="62D599A4" w:rsidR="00267DAB" w:rsidRDefault="76D62C48" w:rsidP="00C3731C">
      <w:pPr>
        <w:rPr>
          <w:b/>
          <w:bCs/>
          <w:color w:val="FF0000"/>
        </w:rPr>
      </w:pPr>
      <w:r>
        <w:t xml:space="preserve">Som </w:t>
      </w:r>
      <w:r w:rsidR="00EF79BD">
        <w:t>tidligere</w:t>
      </w:r>
      <w:r>
        <w:t xml:space="preserve"> nævnt under konkurrentundersøgelsen, blev der fundet inspiration fra museer med samme </w:t>
      </w:r>
      <w:r w:rsidR="0039363F">
        <w:t xml:space="preserve">egyptisk-inspirerede </w:t>
      </w:r>
      <w:r>
        <w:t>udstilling</w:t>
      </w:r>
      <w:r w:rsidR="0039363F">
        <w:t>er</w:t>
      </w:r>
      <w:r>
        <w:t xml:space="preserve">. Her </w:t>
      </w:r>
      <w:r w:rsidR="0039363F">
        <w:t xml:space="preserve">har der været fokus på </w:t>
      </w:r>
      <w:r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Pr="008467C1">
        <w:t>,</w:t>
      </w:r>
      <w:r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en</w:t>
      </w:r>
      <w:r w:rsidR="00D4410B">
        <w:rPr>
          <w:color w:val="000000" w:themeColor="text1"/>
        </w:rPr>
        <w:t xml:space="preserve"> 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så</w:t>
      </w:r>
      <w:r w:rsidR="002F06E6">
        <w:rPr>
          <w:color w:val="000000" w:themeColor="text1"/>
        </w:rPr>
        <w:t xml:space="preserve"> kan der dog alligevel drages </w:t>
      </w:r>
      <w:r w:rsidR="001968A5">
        <w:rPr>
          <w:color w:val="000000" w:themeColor="text1"/>
        </w:rPr>
        <w:t xml:space="preserve">paralleller fra et kreativt/design standpunkt.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men</w:t>
      </w:r>
      <w:r w:rsidR="004D1644">
        <w:rPr>
          <w:color w:val="000000" w:themeColor="text1"/>
        </w:rPr>
        <w:t xml:space="preserve"> 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r w:rsidR="002D58E5">
        <w:rPr>
          <w:color w:val="000000" w:themeColor="text1"/>
        </w:rPr>
        <w:t>white</w:t>
      </w:r>
      <w:r w:rsidR="00CD7071">
        <w:rPr>
          <w:color w:val="000000" w:themeColor="text1"/>
        </w:rPr>
        <w:t xml:space="preserve"> space</w:t>
      </w:r>
      <w:r w:rsidR="003F68EB">
        <w:rPr>
          <w:color w:val="000000" w:themeColor="text1"/>
        </w:rPr>
        <w:t>”</w:t>
      </w:r>
      <w:r w:rsidR="00CD7071">
        <w:rPr>
          <w:color w:val="000000" w:themeColor="text1"/>
        </w:rPr>
        <w:t xml:space="preserve"> samt brugen af billeder og</w:t>
      </w:r>
      <w:r w:rsidR="003F68EB">
        <w:rPr>
          <w:color w:val="000000" w:themeColor="text1"/>
        </w:rPr>
        <w:t xml:space="preserve"> belysningen/redigeringen af </w:t>
      </w:r>
      <w:commentRangeStart w:id="102"/>
      <w:r w:rsidR="003F68EB">
        <w:rPr>
          <w:color w:val="000000" w:themeColor="text1"/>
        </w:rPr>
        <w:t>disse</w:t>
      </w:r>
      <w:commentRangeEnd w:id="102"/>
      <w:r w:rsidR="00FE706C">
        <w:rPr>
          <w:rStyle w:val="Kommentarhenvisning"/>
        </w:rPr>
        <w:commentReference w:id="102"/>
      </w:r>
      <w:r w:rsidR="003F68EB">
        <w:rPr>
          <w:color w:val="000000" w:themeColor="text1"/>
        </w:rPr>
        <w:t xml:space="preserve">. </w:t>
      </w:r>
    </w:p>
    <w:p w14:paraId="63F1FEE9" w14:textId="2166E879" w:rsidR="005751D3" w:rsidRDefault="00267DAB" w:rsidP="005751D3">
      <w:pPr>
        <w:rPr>
          <w:b/>
          <w:color w:val="FF0000"/>
        </w:rPr>
      </w:pPr>
      <w:r>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Anon,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w:t>
      </w:r>
      <w:r w:rsidR="0000216A">
        <w:t xml:space="preserve"> ses </w:t>
      </w:r>
      <w:r w:rsidR="003045F9">
        <w:t>f</w:t>
      </w:r>
      <w:r w:rsidR="005751D3" w:rsidRPr="005751D3">
        <w:t xml:space="preserve">.eks. i brugen af </w:t>
      </w:r>
      <w:r w:rsidR="0089636A">
        <w:t>de</w:t>
      </w:r>
      <w:r w:rsidR="005751D3" w:rsidRPr="005751D3">
        <w:t xml:space="preserve"> 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r w:rsidR="00DC2DB7">
        <w:t>white</w:t>
      </w:r>
      <w:r w:rsidR="005751D3" w:rsidRPr="005751D3">
        <w:t xml:space="preserve"> space", som også benyttes af designeren "TAKE YOUR LAPTOPS" på </w:t>
      </w:r>
      <w:commentRangeStart w:id="103"/>
      <w:r w:rsidR="005751D3" w:rsidRPr="005751D3">
        <w:t>BEHANCE</w:t>
      </w:r>
      <w:commentRangeEnd w:id="103"/>
      <w:r w:rsidR="00D53878">
        <w:rPr>
          <w:rStyle w:val="Kommentarhenvisning"/>
        </w:rPr>
        <w:commentReference w:id="103"/>
      </w:r>
      <w:r w:rsidR="005751D3" w:rsidRPr="005751D3">
        <w:t xml:space="preserve">. </w:t>
      </w:r>
    </w:p>
    <w:p w14:paraId="3B56AA88" w14:textId="767324C2" w:rsidR="00125022" w:rsidRDefault="005751D3" w:rsidP="005751D3">
      <w:r w:rsidRPr="005751D3">
        <w:t>Generelt har b.la. BEHANCE, fungeret som en stor inspirationskilde for prototypens visuelle identitet</w:t>
      </w:r>
      <w:r w:rsidR="00456B4F">
        <w:t>,</w:t>
      </w:r>
      <w:r w:rsidRPr="005751D3">
        <w:t xml:space="preserve"> som fremgår af hele den kreative designproces og/eller i det endelige produkt.</w:t>
      </w:r>
    </w:p>
    <w:p w14:paraId="4DABE93B" w14:textId="1C376BE4" w:rsidR="00125022" w:rsidRPr="005751D3" w:rsidRDefault="004914FD" w:rsidP="005751D3">
      <w:r>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kunsthistorie.</w:t>
      </w:r>
      <w:r w:rsidR="007F0C0B">
        <w:t xml:space="preserve"> </w:t>
      </w:r>
      <w:r w:rsidR="00E56F8F">
        <w:t xml:space="preserve">Nogle af produktets designelementer er </w:t>
      </w:r>
      <w:r w:rsidR="000F742E">
        <w:t xml:space="preserve">mere </w:t>
      </w:r>
      <w:r w:rsidR="00E56F8F">
        <w:t>klare og inspirations</w:t>
      </w:r>
      <w:r w:rsidR="00B436A3">
        <w:t xml:space="preserve">kilden fremgår mere indlysende, mens andre </w:t>
      </w:r>
      <w:r w:rsidR="000E6A65">
        <w:t xml:space="preserve">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27B666AD" w:rsidR="007A7286" w:rsidRDefault="002B2B7C" w:rsidP="007A7286">
      <w:pPr>
        <w:rPr>
          <w:b/>
          <w:color w:val="FF0000"/>
        </w:rPr>
      </w:pPr>
      <w:r>
        <w:t>En af hovedinspirationskilder</w:t>
      </w:r>
      <w:r w:rsidR="0089482E">
        <w:t xml:space="preserve">ne </w:t>
      </w:r>
      <w:r w:rsidR="00305CB9">
        <w:t>kommer til udtryk</w:t>
      </w:r>
      <w:r w:rsidR="00E91404">
        <w:t xml:space="preserve"> 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skydes</w:t>
      </w:r>
      <w:r w:rsidR="00FC2E92">
        <w:t xml:space="preserve"> ”porte</w:t>
      </w:r>
      <w:r w:rsidR="008B35AC">
        <w:t>ne</w:t>
      </w:r>
      <w:r w:rsidR="00FC2E92">
        <w:t>”</w:t>
      </w:r>
      <w:r w:rsidR="008B35AC">
        <w:t xml:space="preserve"> </w:t>
      </w:r>
      <w:r w:rsidR="002D3900">
        <w:t xml:space="preserve">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fra</w:t>
      </w:r>
      <w:r w:rsidR="008E3862">
        <w:t xml:space="preserve"> 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følelser</w:t>
      </w:r>
      <w:r w:rsidR="007A7286">
        <w:t xml:space="preserve"> af mystik og nysgerrighed efter at vide mere.</w:t>
      </w:r>
      <w:r w:rsidR="008D560D">
        <w:t xml:space="preserve"> </w:t>
      </w:r>
      <w:commentRangeStart w:id="104"/>
      <w:r w:rsidR="008D560D" w:rsidRPr="008D560D">
        <w:rPr>
          <w:b/>
          <w:bCs/>
          <w:color w:val="FF0000"/>
        </w:rPr>
        <w:t>FOTO</w:t>
      </w:r>
      <w:commentRangeEnd w:id="104"/>
      <w:r w:rsidR="00E33BDF">
        <w:rPr>
          <w:rStyle w:val="Kommentarhenvisning"/>
        </w:rPr>
        <w:commentReference w:id="104"/>
      </w:r>
    </w:p>
    <w:p w14:paraId="5C9050DB" w14:textId="206A0F85" w:rsidR="00FB2469" w:rsidRDefault="00FB2469" w:rsidP="005751D3">
      <w:pPr>
        <w:rPr>
          <w:b/>
          <w:color w:val="FF0000"/>
        </w:rPr>
      </w:pPr>
      <w:r>
        <w:t>D</w:t>
      </w:r>
      <w:r w:rsidR="002A6083">
        <w:t>enne inspiration</w:t>
      </w:r>
      <w:r w:rsidR="005E4DBF">
        <w:t xml:space="preserve"> </w:t>
      </w:r>
      <w:r w:rsidR="00A7029C">
        <w:t xml:space="preserve">banede vejen for </w:t>
      </w:r>
      <w:r w:rsidR="00EF7FB8">
        <w:t xml:space="preserve">associationer </w:t>
      </w:r>
      <w:r w:rsidR="00C6268C">
        <w:t xml:space="preserve">beslægtede med templer og gravkamre, som f.eks. </w:t>
      </w:r>
      <w:r w:rsidR="002A3D79">
        <w:t>hieroglyffer, ruller</w:t>
      </w:r>
      <w:r w:rsidR="000F1786">
        <w:t xml:space="preserve">, ”mørke rum” osv. Denne inspirationsvej </w:t>
      </w:r>
      <w:r w:rsidR="00F870DA">
        <w:t xml:space="preserve">udspiller sig </w:t>
      </w:r>
      <w:r w:rsidR="00596F42">
        <w:t xml:space="preserve">gentagende gange </w:t>
      </w:r>
      <w:r w:rsidR="001D0014">
        <w:t xml:space="preserve">i </w:t>
      </w:r>
      <w:r w:rsidR="00596F42">
        <w:t xml:space="preserve">skitse-fasen, </w:t>
      </w:r>
      <w:r w:rsidR="00CC5F1D">
        <w:t>mock-ups og</w:t>
      </w:r>
      <w:r w:rsidR="00F870DA">
        <w:t xml:space="preserve"> ligeledes </w:t>
      </w:r>
      <w:r w:rsidR="007A7286">
        <w:t>i det endelige</w:t>
      </w:r>
      <w:r w:rsidR="00F870DA">
        <w:t xml:space="preserve"> </w:t>
      </w:r>
      <w:r w:rsidR="707BB1B3">
        <w:t>produkt. 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56F9EB15" w14:textId="12536194" w:rsidR="005A295C" w:rsidRDefault="00181533" w:rsidP="00F22D71">
      <w:pPr>
        <w:rPr>
          <w:b/>
          <w:bCs/>
          <w:color w:val="FF0000"/>
        </w:rPr>
      </w:pPr>
      <w:r>
        <w:t xml:space="preserve">Et af de </w:t>
      </w:r>
      <w:r w:rsidR="00E7055D">
        <w:t>mindre detalje</w:t>
      </w:r>
      <w:r w:rsidR="008B7829">
        <w:t>r</w:t>
      </w:r>
      <w:r w:rsidR="00E7055D">
        <w:t xml:space="preserve">, men ligeledes </w:t>
      </w:r>
      <w:r w:rsidR="4F212D79">
        <w:t>indflydelsesrigt</w:t>
      </w:r>
      <w:r w:rsidR="00447FF6">
        <w:t xml:space="preserve"> element</w:t>
      </w:r>
      <w:r w:rsidR="00441679">
        <w:t xml:space="preserve">, </w:t>
      </w:r>
      <w:r w:rsidR="0060598A">
        <w:t>udspiller sig på vidt udstræk på alle sider i form af</w:t>
      </w:r>
      <w:r w:rsidR="00447FF6">
        <w:t xml:space="preserve"> </w:t>
      </w:r>
      <w:r w:rsidR="005253CC">
        <w:t xml:space="preserve">de forskellige </w:t>
      </w:r>
      <w:r w:rsidR="002A101D">
        <w:t>nuancerede baggrunde</w:t>
      </w:r>
      <w:r w:rsidR="001000EF">
        <w:t>. Her er der</w:t>
      </w:r>
      <w:r w:rsidR="0001360B">
        <w:t xml:space="preserve"> fundet inspiration </w:t>
      </w:r>
      <w:r w:rsidR="009B06E7">
        <w:t xml:space="preserve">både </w:t>
      </w:r>
      <w:r w:rsidR="0001360B">
        <w:t xml:space="preserve">fra den </w:t>
      </w:r>
      <w:r w:rsidR="00E15E79">
        <w:t xml:space="preserve">egyptiske </w:t>
      </w:r>
      <w:r w:rsidR="00E700AA">
        <w:t xml:space="preserve">ørken, </w:t>
      </w:r>
      <w:r w:rsidR="00EA0689">
        <w:t xml:space="preserve">men også fra de </w:t>
      </w:r>
      <w:r w:rsidR="002A377A">
        <w:t xml:space="preserve">førnævnte </w:t>
      </w:r>
      <w:r w:rsidR="00F77A91">
        <w:t>beslægtede associationer</w:t>
      </w:r>
      <w:r w:rsidR="00F60F97">
        <w:t xml:space="preserve"> (ruller).</w:t>
      </w:r>
      <w:r w:rsidR="00F77A91">
        <w:t xml:space="preserve"> </w:t>
      </w:r>
      <w:r w:rsidR="00E700AA">
        <w:t xml:space="preserve"> </w:t>
      </w:r>
      <w:r w:rsidR="0060124E">
        <w:t xml:space="preserve">Idéen om </w:t>
      </w:r>
      <w:r w:rsidR="002334F3">
        <w:t>ørkentemaet gav også anledning til</w:t>
      </w:r>
      <w:r w:rsidR="00E700AA">
        <w:t xml:space="preserve"> </w:t>
      </w:r>
      <w:r w:rsidR="00AD55CA">
        <w:t xml:space="preserve">forbundene </w:t>
      </w:r>
      <w:r w:rsidR="00EE62CB">
        <w:t>association såsom sand, støv,</w:t>
      </w:r>
      <w:r w:rsidR="00E700AA">
        <w:t xml:space="preserve"> </w:t>
      </w:r>
      <w:r w:rsidR="00454661">
        <w:t>murebrokke</w:t>
      </w:r>
      <w:r w:rsidR="00FB2469">
        <w:t xml:space="preserve"> samt</w:t>
      </w:r>
      <w:r w:rsidR="00454661">
        <w:t xml:space="preserve"> </w:t>
      </w:r>
      <w:r w:rsidR="00684784">
        <w:t xml:space="preserve">bestøvede </w:t>
      </w:r>
      <w:r w:rsidR="00785BC3">
        <w:t xml:space="preserve">væge </w:t>
      </w:r>
      <w:r w:rsidR="00FB2469">
        <w:t>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color w:val="FF0000"/>
        </w:rPr>
      </w:pPr>
      <w:r w:rsidRPr="00FF3202">
        <w:rPr>
          <w:b/>
          <w:color w:val="FF0000"/>
        </w:rPr>
        <w:t xml:space="preserve">MANGLER </w:t>
      </w:r>
      <w:r w:rsidR="00FF3202">
        <w:rPr>
          <w:b/>
          <w:bCs/>
          <w:color w:val="FF0000"/>
        </w:rPr>
        <w:t xml:space="preserve">FOTOS AF </w:t>
      </w:r>
      <w:r w:rsidRPr="00FF3202">
        <w:rPr>
          <w:b/>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eafsnit"/>
        <w:numPr>
          <w:ilvl w:val="0"/>
          <w:numId w:val="15"/>
        </w:numPr>
        <w:rPr>
          <w:color w:val="FF0000"/>
        </w:rPr>
      </w:pPr>
      <w:r w:rsidRPr="004676FC">
        <w:rPr>
          <w:color w:val="FF0000"/>
        </w:rPr>
        <w:t>Behance</w:t>
      </w:r>
      <w:r w:rsidR="008D560D" w:rsidRPr="004676FC">
        <w:rPr>
          <w:color w:val="FF0000"/>
        </w:rPr>
        <w:t>.</w:t>
      </w:r>
    </w:p>
    <w:p w14:paraId="58CAA5E3" w14:textId="7E2224DF" w:rsidR="00380A6D" w:rsidRDefault="76D62C48" w:rsidP="008639F6">
      <w:pPr>
        <w:pStyle w:val="Listeafsnit"/>
        <w:numPr>
          <w:ilvl w:val="0"/>
          <w:numId w:val="16"/>
        </w:numPr>
      </w:pPr>
      <w:r>
        <w:t>Portene fra udstillingen.</w:t>
      </w:r>
    </w:p>
    <w:p w14:paraId="175B96B0" w14:textId="57ADDBD9" w:rsidR="009347D3" w:rsidRPr="004676FC" w:rsidRDefault="76D62C48" w:rsidP="008D560D">
      <w:pPr>
        <w:pStyle w:val="Listeafsnit"/>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eafsnit"/>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Overskrift2"/>
      </w:pPr>
      <w:bookmarkStart w:id="105" w:name="_Toc152312342"/>
      <w:bookmarkStart w:id="106" w:name="_Toc265513037"/>
      <w:commentRangeStart w:id="107"/>
      <w:r w:rsidRPr="00BA609F">
        <w:lastRenderedPageBreak/>
        <w:t>Wireframe</w:t>
      </w:r>
      <w:bookmarkEnd w:id="105"/>
      <w:r w:rsidR="00337719">
        <w:t>s</w:t>
      </w:r>
      <w:commentRangeEnd w:id="107"/>
      <w:r w:rsidR="00F105BF">
        <w:commentReference w:id="107"/>
      </w:r>
      <w:r w:rsidR="00AA6222">
        <w:t xml:space="preserve"> og </w:t>
      </w:r>
      <w:bookmarkStart w:id="108" w:name="_Toc152312343"/>
      <w:r w:rsidR="00AA6222">
        <w:t>m</w:t>
      </w:r>
      <w:r w:rsidR="00AA6222" w:rsidRPr="00BA609F">
        <w:t>ockup</w:t>
      </w:r>
      <w:bookmarkEnd w:id="108"/>
      <w:r w:rsidR="00AA6222">
        <w:t>s</w:t>
      </w:r>
      <w:bookmarkEnd w:id="106"/>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6CCF6E28"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commentRangeStart w:id="109"/>
      <w:r w:rsidR="00746205">
        <w:t>online</w:t>
      </w:r>
      <w:commentRangeEnd w:id="109"/>
      <w:r w:rsidR="002D6BE3">
        <w:rPr>
          <w:rStyle w:val="Kommentarhenvisning"/>
        </w:rPr>
        <w:commentReference w:id="109"/>
      </w:r>
      <w:r w:rsidR="00920A53">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commentRangeStart w:id="110"/>
      <w:r w:rsidR="00342E50">
        <w:t>processen</w:t>
      </w:r>
      <w:commentRangeEnd w:id="110"/>
      <w:r w:rsidR="00D91151">
        <w:rPr>
          <w:rStyle w:val="Kommentarhenvisning"/>
        </w:rPr>
        <w:commentReference w:id="110"/>
      </w:r>
      <w:r w:rsidR="00342E50">
        <w:t xml:space="preserve">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r>
        <w:t>Scroll-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11"/>
      <w:commentRangeStart w:id="112"/>
      <w:r w:rsidR="00404564">
        <w:t>boligannoncer</w:t>
      </w:r>
      <w:commentRangeEnd w:id="111"/>
      <w:r w:rsidR="00A96000">
        <w:rPr>
          <w:rStyle w:val="Kommentarhenvisning"/>
        </w:rPr>
        <w:commentReference w:id="111"/>
      </w:r>
      <w:commentRangeEnd w:id="112"/>
      <w:r w:rsidR="000279E2">
        <w:rPr>
          <w:rStyle w:val="Kommentarhenvisning"/>
        </w:rPr>
        <w:commentReference w:id="112"/>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lastRenderedPageBreak/>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13"/>
      <w:r w:rsidR="00AA5D9B">
        <w:t>brugertestet</w:t>
      </w:r>
      <w:commentRangeEnd w:id="113"/>
      <w:r w:rsidR="005249CD">
        <w:rPr>
          <w:rStyle w:val="Kommentarhenvisning"/>
        </w:rPr>
        <w:commentReference w:id="113"/>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5F75AA9A" w14:textId="77777777" w:rsidR="00380A6D" w:rsidRDefault="00380A6D" w:rsidP="001631BD">
      <w:pPr>
        <w:pStyle w:val="Overskrift2"/>
      </w:pPr>
      <w:bookmarkStart w:id="114" w:name="_Toc152312344"/>
      <w:bookmarkStart w:id="115" w:name="_Toc815743601"/>
      <w:r w:rsidRPr="007B462D">
        <w:lastRenderedPageBreak/>
        <w:t>Video, lyd</w:t>
      </w:r>
      <w:r>
        <w:t>, billeder</w:t>
      </w:r>
      <w:r w:rsidRPr="007B462D">
        <w:t xml:space="preserve"> og an</w:t>
      </w:r>
      <w:r>
        <w:t>imation</w:t>
      </w:r>
      <w:bookmarkEnd w:id="114"/>
      <w:bookmarkEnd w:id="115"/>
      <w:r w:rsidRPr="005A5C50">
        <w:t xml:space="preserve"> </w:t>
      </w:r>
    </w:p>
    <w:p w14:paraId="6962FB2C" w14:textId="53D0FBD9"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 xml:space="preserve">forskellige sensoriske </w:t>
      </w:r>
      <w:commentRangeStart w:id="116"/>
      <w:r w:rsidR="00C506CF">
        <w:t>virkemidler</w:t>
      </w:r>
      <w:commentRangeEnd w:id="116"/>
      <w:r w:rsidR="00D91151">
        <w:rPr>
          <w:rStyle w:val="Kommentarhenvisning"/>
        </w:rPr>
        <w:commentReference w:id="116"/>
      </w:r>
      <w:r w:rsidR="00C506CF">
        <w:t>.</w:t>
      </w:r>
      <w:r w:rsidR="000C0417">
        <w:t xml:space="preserve"> </w:t>
      </w:r>
    </w:p>
    <w:p w14:paraId="4E5D8219" w14:textId="71F03B31" w:rsidR="0004567E" w:rsidRDefault="0004567E" w:rsidP="00F0612A">
      <w:pPr>
        <w:spacing w:line="360" w:lineRule="auto"/>
      </w:pPr>
      <w:r>
        <w:t xml:space="preserve">Mange af billederne på websitet er taget som stemmenings billeder af udstilleingen på </w:t>
      </w:r>
      <w:proofErr w:type="spellStart"/>
      <w:r>
        <w:t>mouskar</w:t>
      </w:r>
      <w:proofErr w:type="spellEnd"/>
      <w:r>
        <w:t xml:space="preserve"> museum</w:t>
      </w:r>
      <w:r w:rsidR="00823B8A">
        <w:t>,</w:t>
      </w:r>
      <w:r>
        <w:t xml:space="preserve"> </w:t>
      </w:r>
      <w:r w:rsidR="00823B8A">
        <w:t xml:space="preserve">De bliver brugt som en form for </w:t>
      </w:r>
      <w:proofErr w:type="spellStart"/>
      <w:r w:rsidR="00823B8A">
        <w:t>teaser</w:t>
      </w:r>
      <w:proofErr w:type="spellEnd"/>
      <w:r w:rsidR="00823B8A">
        <w:t xml:space="preserve">, for at man ikke ser udstillingen men stadig ser hvad det går ud på. Ikonerne er blevet redigeret igennem </w:t>
      </w:r>
      <w:r w:rsidR="00AA11CD">
        <w:t>Photoshop</w:t>
      </w:r>
      <w:r w:rsidR="00823B8A">
        <w:t xml:space="preserve"> med bagrund og </w:t>
      </w:r>
      <w:r w:rsidR="00AA11CD">
        <w:t>fine linjer</w:t>
      </w:r>
      <w:r w:rsidR="00823B8A">
        <w:t xml:space="preserve"> og derefter sat hen i illustrator for at lave det til en SVG fil, så det kan komme ind på websitet med en fin og lækker linje.</w:t>
      </w:r>
    </w:p>
    <w:p w14:paraId="716F1F28" w14:textId="400EAEEB" w:rsidR="00C17C47" w:rsidRDefault="00C17C47" w:rsidP="00F0612A">
      <w:pPr>
        <w:spacing w:line="360" w:lineRule="auto"/>
        <w:rPr>
          <w:noProof/>
          <w:lang w:eastAsia="da-DK"/>
        </w:rPr>
      </w:pPr>
      <w:r w:rsidRPr="00C17C47">
        <w:drawing>
          <wp:anchor distT="0" distB="0" distL="114300" distR="114300" simplePos="0" relativeHeight="251659267" behindDoc="1" locked="0" layoutInCell="1" allowOverlap="1" wp14:anchorId="12710C39" wp14:editId="52F40C37">
            <wp:simplePos x="0" y="0"/>
            <wp:positionH relativeFrom="margin">
              <wp:posOffset>4799965</wp:posOffset>
            </wp:positionH>
            <wp:positionV relativeFrom="paragraph">
              <wp:posOffset>3810</wp:posOffset>
            </wp:positionV>
            <wp:extent cx="1309370" cy="765175"/>
            <wp:effectExtent l="0" t="0" r="5080" b="0"/>
            <wp:wrapTight wrapText="bothSides">
              <wp:wrapPolygon edited="0">
                <wp:start x="0" y="0"/>
                <wp:lineTo x="0" y="20973"/>
                <wp:lineTo x="21370" y="20973"/>
                <wp:lineTo x="21370" y="0"/>
                <wp:lineTo x="0" y="0"/>
              </wp:wrapPolygon>
            </wp:wrapTight>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9370" cy="765175"/>
                    </a:xfrm>
                    <a:prstGeom prst="rect">
                      <a:avLst/>
                    </a:prstGeom>
                  </pic:spPr>
                </pic:pic>
              </a:graphicData>
            </a:graphic>
            <wp14:sizeRelH relativeFrom="margin">
              <wp14:pctWidth>0</wp14:pctWidth>
            </wp14:sizeRelH>
            <wp14:sizeRelV relativeFrom="margin">
              <wp14:pctHeight>0</wp14:pctHeight>
            </wp14:sizeRelV>
          </wp:anchor>
        </w:drawing>
      </w:r>
      <w:r w:rsidR="00823B8A">
        <w:t>Billede ligesom ikonerne er bl</w:t>
      </w:r>
      <w:r>
        <w:t>e</w:t>
      </w:r>
      <w:r w:rsidR="00823B8A">
        <w:t xml:space="preserve">vet redigeret i </w:t>
      </w:r>
      <w:r w:rsidR="00AA11CD">
        <w:t>Photoshop</w:t>
      </w:r>
      <w:r w:rsidR="00823B8A">
        <w:t xml:space="preserve"> hvor de har fået ændret belysning og </w:t>
      </w:r>
      <w:r>
        <w:t xml:space="preserve">blevet </w:t>
      </w:r>
      <w:r w:rsidR="00AA11CD">
        <w:t>skåret</w:t>
      </w:r>
      <w:r>
        <w:t xml:space="preserve"> til så de passer, de har også fået en firkant, cirkel eller trekant for at fremhæve dem.</w:t>
      </w:r>
    </w:p>
    <w:p w14:paraId="4C496835" w14:textId="75715643" w:rsidR="00C17C47" w:rsidRDefault="0045364D" w:rsidP="00F0612A">
      <w:pPr>
        <w:spacing w:line="360" w:lineRule="auto"/>
      </w:pPr>
      <w:r w:rsidRPr="00C17C47">
        <w:drawing>
          <wp:anchor distT="0" distB="0" distL="114300" distR="114300" simplePos="0" relativeHeight="251660291" behindDoc="0" locked="0" layoutInCell="1" allowOverlap="1" wp14:anchorId="3C1488BB" wp14:editId="676BD137">
            <wp:simplePos x="0" y="0"/>
            <wp:positionH relativeFrom="margin">
              <wp:align>right</wp:align>
            </wp:positionH>
            <wp:positionV relativeFrom="paragraph">
              <wp:posOffset>110736</wp:posOffset>
            </wp:positionV>
            <wp:extent cx="1153795" cy="1132205"/>
            <wp:effectExtent l="0" t="0" r="8255" b="0"/>
            <wp:wrapSquare wrapText="bothSides"/>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53795" cy="1132205"/>
                    </a:xfrm>
                    <a:prstGeom prst="rect">
                      <a:avLst/>
                    </a:prstGeom>
                  </pic:spPr>
                </pic:pic>
              </a:graphicData>
            </a:graphic>
            <wp14:sizeRelH relativeFrom="margin">
              <wp14:pctWidth>0</wp14:pctWidth>
            </wp14:sizeRelH>
            <wp14:sizeRelV relativeFrom="margin">
              <wp14:pctHeight>0</wp14:pctHeight>
            </wp14:sizeRelV>
          </wp:anchor>
        </w:drawing>
      </w:r>
      <w:r w:rsidR="00C17C47">
        <w:t xml:space="preserve"> </w:t>
      </w:r>
    </w:p>
    <w:p w14:paraId="3C289557" w14:textId="0C5DF4E0" w:rsidR="00823B8A" w:rsidRDefault="00C17C47" w:rsidP="00F0612A">
      <w:pPr>
        <w:spacing w:line="360" w:lineRule="auto"/>
      </w:pPr>
      <w:r>
        <w:t xml:space="preserve">Ikke nok med det er nogen af billederne også lavet i </w:t>
      </w:r>
      <w:proofErr w:type="spellStart"/>
      <w:r>
        <w:t>figma</w:t>
      </w:r>
      <w:proofErr w:type="spellEnd"/>
      <w:r>
        <w:t xml:space="preserve"> med standark firkanter, cirkler og trekanter for at skabe en tegning af et </w:t>
      </w:r>
      <w:r w:rsidR="00AA11CD">
        <w:t>gammelt</w:t>
      </w:r>
      <w:r>
        <w:t xml:space="preserve"> egyptisk gravkammer og en skitse tegning af et billede af efter livet.</w:t>
      </w:r>
    </w:p>
    <w:p w14:paraId="0F4C675C" w14:textId="31226CEB" w:rsidR="00C17C47" w:rsidRDefault="00C17C47" w:rsidP="00F0612A">
      <w:pPr>
        <w:spacing w:line="360" w:lineRule="auto"/>
      </w:pPr>
    </w:p>
    <w:p w14:paraId="433685BA" w14:textId="3D8A1B96" w:rsidR="00C17C47" w:rsidRDefault="0045364D" w:rsidP="00F0612A">
      <w:pPr>
        <w:spacing w:line="360" w:lineRule="auto"/>
      </w:pPr>
      <w:r w:rsidRPr="0045364D">
        <w:drawing>
          <wp:anchor distT="0" distB="0" distL="114300" distR="114300" simplePos="0" relativeHeight="251661315" behindDoc="0" locked="0" layoutInCell="1" allowOverlap="1" wp14:anchorId="40E3E349" wp14:editId="7420F399">
            <wp:simplePos x="0" y="0"/>
            <wp:positionH relativeFrom="margin">
              <wp:align>right</wp:align>
            </wp:positionH>
            <wp:positionV relativeFrom="paragraph">
              <wp:posOffset>83233</wp:posOffset>
            </wp:positionV>
            <wp:extent cx="197485" cy="1610360"/>
            <wp:effectExtent l="0" t="0" r="0" b="889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485" cy="1610360"/>
                    </a:xfrm>
                    <a:prstGeom prst="rect">
                      <a:avLst/>
                    </a:prstGeom>
                  </pic:spPr>
                </pic:pic>
              </a:graphicData>
            </a:graphic>
            <wp14:sizeRelH relativeFrom="margin">
              <wp14:pctWidth>0</wp14:pctWidth>
            </wp14:sizeRelH>
            <wp14:sizeRelV relativeFrom="margin">
              <wp14:pctHeight>0</wp14:pctHeight>
            </wp14:sizeRelV>
          </wp:anchor>
        </w:drawing>
      </w:r>
      <w:r w:rsidR="00C17C47">
        <w:t xml:space="preserve">Animationerne til de forskelige ikoner og billeder er blevet laver for at skabe </w:t>
      </w:r>
      <w:r w:rsidR="00AA11CD">
        <w:t>bævelse</w:t>
      </w:r>
      <w:r w:rsidR="00C17C47">
        <w:t xml:space="preserve"> på siden, som </w:t>
      </w:r>
      <w:r>
        <w:t xml:space="preserve">skal hjælpe med at skabe en stemning til de forskellige sider. De er også brugt som hjælp igennem siden, så det er nemmer at navigere igennem siden, som </w:t>
      </w:r>
      <w:proofErr w:type="spellStart"/>
      <w:r>
        <w:t>f.eks</w:t>
      </w:r>
      <w:proofErr w:type="spellEnd"/>
      <w:r>
        <w:t xml:space="preserve"> at man hover over prikkerne på nav </w:t>
      </w:r>
      <w:r w:rsidR="00AA11CD">
        <w:t>baren</w:t>
      </w:r>
      <w:r>
        <w:t xml:space="preserve"> eller som et skift af et ikon fra side til side så man kan se hvor man er på vej hen. </w:t>
      </w:r>
    </w:p>
    <w:p w14:paraId="5403AA29" w14:textId="44B56D23" w:rsidR="0045364D" w:rsidRDefault="0045364D" w:rsidP="00F0612A">
      <w:pPr>
        <w:spacing w:line="360" w:lineRule="auto"/>
      </w:pPr>
      <w:r>
        <w:t xml:space="preserve">Som skrevet tidligere er der blevet sat en firkant, cirkel eller trekant bag ved billederne for at fremhæve dem. På dem er der også blevet sat en animation på så de endnu en gang skaber noget </w:t>
      </w:r>
      <w:r w:rsidR="00AA11CD">
        <w:t>bævelse</w:t>
      </w:r>
      <w:r>
        <w:t xml:space="preserve"> og </w:t>
      </w:r>
      <w:r w:rsidR="00AA11CD">
        <w:t>flytter fokusset ned på dem så de bliver set.</w:t>
      </w:r>
      <w:bookmarkStart w:id="117" w:name="_GoBack"/>
      <w:bookmarkEnd w:id="117"/>
    </w:p>
    <w:p w14:paraId="726DD9AF" w14:textId="77777777" w:rsidR="00380A6D" w:rsidRDefault="00380A6D" w:rsidP="00F0612A">
      <w:pPr>
        <w:spacing w:line="360" w:lineRule="auto"/>
      </w:pPr>
      <w:r>
        <w:br w:type="page"/>
      </w:r>
    </w:p>
    <w:p w14:paraId="69C71ECB" w14:textId="77777777" w:rsidR="00380A6D" w:rsidRDefault="00380A6D" w:rsidP="001631BD">
      <w:pPr>
        <w:pStyle w:val="Overskrift2"/>
      </w:pPr>
      <w:bookmarkStart w:id="118" w:name="_Toc152312345"/>
      <w:bookmarkStart w:id="119" w:name="_Toc586838083"/>
      <w:r w:rsidRPr="007B462D">
        <w:lastRenderedPageBreak/>
        <w:t>Designmanual</w:t>
      </w:r>
      <w:r>
        <w:t xml:space="preserve"> (kan revurderes)</w:t>
      </w:r>
      <w:bookmarkEnd w:id="118"/>
      <w:bookmarkEnd w:id="119"/>
    </w:p>
    <w:p w14:paraId="3A72EB7A" w14:textId="2706A945" w:rsidR="00BA4650" w:rsidRDefault="007B0307" w:rsidP="00F0612A">
      <w:pPr>
        <w:spacing w:line="360" w:lineRule="auto"/>
      </w:pPr>
      <w:r>
        <w:t xml:space="preserve">Grundet projektets </w:t>
      </w:r>
      <w:r w:rsidR="005C09E1">
        <w:t>udgangspunkt</w:t>
      </w:r>
      <w:r>
        <w:t xml:space="preserve"> i </w:t>
      </w:r>
      <w:r w:rsidR="00FA0C05">
        <w:t xml:space="preserve">at lave en </w:t>
      </w:r>
      <w:r w:rsidR="00D0471A">
        <w:t xml:space="preserve">introduktions side til </w:t>
      </w:r>
      <w:r>
        <w:t>Moesgaards særudstilling</w:t>
      </w:r>
      <w:r w:rsidR="00826B2F">
        <w:t xml:space="preserve"> om Egypten, </w:t>
      </w:r>
      <w:r w:rsidR="00AE0F56">
        <w:t xml:space="preserve">har det været vurderet at det ikke gav mening at lave en design manual til side. </w:t>
      </w:r>
      <w:r w:rsidR="007E7F26">
        <w:t>Dette er der flere grunde til. For det første</w:t>
      </w:r>
      <w:r w:rsidR="004611F9">
        <w:t xml:space="preserve">, </w:t>
      </w:r>
      <w:r w:rsidR="007E6E73">
        <w:t xml:space="preserve">da det netop er særudstillingen der arbejdes med </w:t>
      </w:r>
    </w:p>
    <w:p w14:paraId="21FD380A" w14:textId="77777777" w:rsidR="00BA4650" w:rsidRDefault="00BA4650" w:rsidP="00F0612A">
      <w:pPr>
        <w:spacing w:line="360" w:lineRule="auto"/>
      </w:pPr>
    </w:p>
    <w:p w14:paraId="62562D62" w14:textId="65C06C07" w:rsidR="00380A6D" w:rsidRDefault="00C24008" w:rsidP="00F0612A">
      <w:pPr>
        <w:spacing w:line="360" w:lineRule="auto"/>
      </w:pPr>
      <w:r>
        <w:t xml:space="preserve">ikke selv havde regler, </w:t>
      </w:r>
      <w:r w:rsidR="00377A7F">
        <w:t xml:space="preserve">design manual vi ikke har haf. </w:t>
      </w: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120" w:name="_Toc152312346"/>
      <w:bookmarkStart w:id="121" w:name="_Toc2007105818"/>
      <w:r>
        <w:t>Programmering</w:t>
      </w:r>
      <w:bookmarkEnd w:id="120"/>
      <w:bookmarkEnd w:id="121"/>
    </w:p>
    <w:p w14:paraId="27C3C791" w14:textId="77777777" w:rsidR="003B486F" w:rsidRDefault="003B486F" w:rsidP="003B486F"/>
    <w:p w14:paraId="2EF167E5" w14:textId="3F6E0B43" w:rsidR="003F2971" w:rsidRDefault="003F2971" w:rsidP="003B486F">
      <w:r>
        <w:t>Underoverskrifter</w:t>
      </w:r>
    </w:p>
    <w:p w14:paraId="53B376A2" w14:textId="4DA62FDD" w:rsidR="003B486F" w:rsidRDefault="003B486F" w:rsidP="003B486F">
      <w:r>
        <w:t>Flowchart</w:t>
      </w:r>
    </w:p>
    <w:p w14:paraId="4ED59B7A" w14:textId="77777777" w:rsidR="003B486F" w:rsidRPr="003B486F" w:rsidRDefault="003B486F" w:rsidP="003B486F"/>
    <w:p w14:paraId="1E425BCC" w14:textId="05A901D7" w:rsidR="00622A8F" w:rsidRDefault="00622A8F" w:rsidP="00622A8F">
      <w:r>
        <w:t>Splashscreen</w:t>
      </w:r>
    </w:p>
    <w:p w14:paraId="2BB291AD" w14:textId="705FD4FC" w:rsidR="00817DFD" w:rsidRDefault="00093662" w:rsidP="001F5D14">
      <w:r>
        <w:t>Tekst</w:t>
      </w:r>
      <w:r w:rsidR="00844F25">
        <w:t>karrusel</w:t>
      </w:r>
    </w:p>
    <w:p w14:paraId="185A2CFA" w14:textId="26616691" w:rsidR="00093662" w:rsidRPr="00622A8F" w:rsidRDefault="00616634" w:rsidP="00622A8F">
      <w:r>
        <w:t>Navigation</w:t>
      </w:r>
    </w:p>
    <w:p w14:paraId="49335910" w14:textId="77777777" w:rsidR="001F5D14" w:rsidRDefault="001F5D14" w:rsidP="001F5D14">
      <w:pPr>
        <w:pStyle w:val="Listeafsnit"/>
        <w:numPr>
          <w:ilvl w:val="0"/>
          <w:numId w:val="17"/>
        </w:numPr>
      </w:pPr>
      <w:r>
        <w:t>Sideskift</w:t>
      </w:r>
    </w:p>
    <w:p w14:paraId="51ECA596" w14:textId="77777777" w:rsidR="001F5D14" w:rsidRDefault="001F5D14" w:rsidP="001F5D14">
      <w:pPr>
        <w:pStyle w:val="Listeafsnit"/>
        <w:numPr>
          <w:ilvl w:val="0"/>
          <w:numId w:val="17"/>
        </w:numPr>
      </w:pPr>
      <w:r>
        <w:t>Navigation på prikker</w:t>
      </w:r>
    </w:p>
    <w:p w14:paraId="6C425E95" w14:textId="475B2AAE" w:rsidR="001F5D14" w:rsidRDefault="009D1097" w:rsidP="00AF089C">
      <w:pPr>
        <w:pStyle w:val="Listeafsnit"/>
        <w:numPr>
          <w:ilvl w:val="0"/>
          <w:numId w:val="17"/>
        </w:numPr>
      </w:pPr>
      <w:r>
        <w:t>Tekst på navigation</w:t>
      </w:r>
      <w:r w:rsidR="00EA0D87">
        <w:t xml:space="preserve"> on</w:t>
      </w:r>
      <w:r w:rsidR="009F446A">
        <w:t>mouseover</w:t>
      </w:r>
    </w:p>
    <w:p w14:paraId="3828E754" w14:textId="071F4D16" w:rsidR="00A05697" w:rsidRDefault="00A05697" w:rsidP="00A05697">
      <w:r>
        <w:t>Video</w:t>
      </w:r>
    </w:p>
    <w:p w14:paraId="0690CEDA" w14:textId="77FEB7E6" w:rsidR="00787279" w:rsidRDefault="00787279" w:rsidP="00A05697">
      <w:r>
        <w:t>Animationer</w:t>
      </w:r>
    </w:p>
    <w:p w14:paraId="102056E4" w14:textId="77777777" w:rsidR="00616634" w:rsidRPr="00622A8F" w:rsidRDefault="00616634" w:rsidP="00622A8F"/>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122" w:name="_Toc152312347"/>
      <w:bookmarkStart w:id="123" w:name="_Toc845236560"/>
      <w:r w:rsidRPr="00DF7A53">
        <w:lastRenderedPageBreak/>
        <w:t>Konklusion</w:t>
      </w:r>
      <w:bookmarkEnd w:id="122"/>
      <w:bookmarkEnd w:id="123"/>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124" w:name="_Toc152312348"/>
      <w:bookmarkStart w:id="125" w:name="_Toc1762942372"/>
      <w:r>
        <w:lastRenderedPageBreak/>
        <w:t>Referenceliste</w:t>
      </w:r>
      <w:bookmarkEnd w:id="124"/>
      <w:bookmarkEnd w:id="125"/>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126" w:name="_Toc152312349"/>
      <w:bookmarkStart w:id="127" w:name="_Toc978679834"/>
      <w:r>
        <w:lastRenderedPageBreak/>
        <w:t>Bilag</w:t>
      </w:r>
      <w:bookmarkEnd w:id="126"/>
      <w:r w:rsidRPr="007B462D">
        <w:br w:type="page"/>
      </w:r>
      <w:bookmarkEnd w:id="127"/>
    </w:p>
    <w:p w14:paraId="486A2284" w14:textId="77777777" w:rsidR="00380A6D" w:rsidRDefault="00380A6D"/>
    <w:sectPr w:rsidR="00380A6D" w:rsidSect="00053E8C">
      <w:footerReference w:type="default" r:id="rId14"/>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arlotte Xenia" w:date="2023-12-03T22:07:00Z" w:initials="CX">
    <w:p w14:paraId="3A9456A0" w14:textId="77777777" w:rsidR="0045364D" w:rsidRDefault="0045364D">
      <w:pPr>
        <w:pStyle w:val="Kommentartekst"/>
      </w:pPr>
      <w:r>
        <w:rPr>
          <w:rStyle w:val="Kommentarhenvisning"/>
        </w:rPr>
        <w:annotationRef/>
      </w:r>
      <w:r>
        <w:t>Maks antal anslag = 62.400</w:t>
      </w:r>
    </w:p>
    <w:p w14:paraId="67CC0B38" w14:textId="77777777" w:rsidR="0045364D" w:rsidRDefault="0045364D">
      <w:pPr>
        <w:pStyle w:val="Kommentartekst"/>
      </w:pPr>
    </w:p>
    <w:p w14:paraId="02C5C5F1" w14:textId="77777777" w:rsidR="0045364D" w:rsidRDefault="0045364D">
      <w:pPr>
        <w:pStyle w:val="Kommentartekst"/>
      </w:pPr>
      <w:r>
        <w:t>26 sider á 2.400 anslag</w:t>
      </w:r>
    </w:p>
  </w:comment>
  <w:comment w:id="8" w:author="Charlotte Xenia" w:date="2023-11-27T11:08:00Z" w:initials="CX">
    <w:p w14:paraId="0B51CD59" w14:textId="77777777" w:rsidR="0045364D" w:rsidRDefault="0045364D">
      <w:pPr>
        <w:pStyle w:val="Kommentartekst"/>
      </w:pPr>
      <w:r>
        <w:rPr>
          <w:rStyle w:val="Kommentarhenvisning"/>
        </w:rPr>
        <w:annotationRef/>
      </w:r>
      <w:r>
        <w:t>06.12.23 - 593 anslag</w:t>
      </w:r>
    </w:p>
  </w:comment>
  <w:comment w:id="9" w:author="Julie Nielsen" w:date="2023-12-05T14:14:00Z" w:initials="JN">
    <w:p w14:paraId="0FBEABBA" w14:textId="4094ED44" w:rsidR="0045364D" w:rsidRDefault="0045364D" w:rsidP="009A0A61">
      <w:pPr>
        <w:pStyle w:val="Kommentartekst"/>
      </w:pPr>
      <w:r>
        <w:rPr>
          <w:rStyle w:val="Kommentarhenvisning"/>
        </w:rPr>
        <w:annotationRef/>
      </w:r>
      <w:r>
        <w:t>623</w:t>
      </w:r>
    </w:p>
  </w:comment>
  <w:comment w:id="14" w:author="Charlotte Xenia" w:date="2023-12-06T09:26:00Z" w:initials="CX">
    <w:p w14:paraId="31E04638" w14:textId="77777777" w:rsidR="0045364D" w:rsidRDefault="0045364D">
      <w:pPr>
        <w:pStyle w:val="Kommentartekst"/>
      </w:pPr>
      <w:r>
        <w:rPr>
          <w:rStyle w:val="Kommentarhenvisning"/>
        </w:rPr>
        <w:annotationRef/>
      </w:r>
      <w:r>
        <w:t>06.12.23 - 1611 anslag</w:t>
      </w:r>
    </w:p>
  </w:comment>
  <w:comment w:id="17" w:author="Charlotte Xenia" w:date="2023-12-06T19:01:00Z" w:initials="CX">
    <w:p w14:paraId="790EC295" w14:textId="0ADCE5D2" w:rsidR="0045364D" w:rsidRDefault="0045364D">
      <w:pPr>
        <w:pStyle w:val="Kommentartekst"/>
      </w:pPr>
      <w:r>
        <w:rPr>
          <w:rStyle w:val="Kommentarhenvisning"/>
        </w:rPr>
        <w:annotationRef/>
      </w:r>
      <w:r>
        <w:t>06.12.23 - 1074 anslag</w:t>
      </w:r>
    </w:p>
  </w:comment>
  <w:comment w:id="19" w:author="Charlotte Xenia" w:date="2023-11-27T10:35:00Z" w:initials="CX">
    <w:p w14:paraId="721319A2" w14:textId="6F907B96" w:rsidR="0045364D" w:rsidRDefault="0045364D" w:rsidP="00380A6D">
      <w:pPr>
        <w:pStyle w:val="Kommentartekst"/>
      </w:pPr>
      <w:r>
        <w:rPr>
          <w:rStyle w:val="Kommentarhenvisning"/>
        </w:rPr>
        <w:annotationRef/>
      </w:r>
      <w:r>
        <w:t>HUSK BILLEDE</w:t>
      </w:r>
    </w:p>
  </w:comment>
  <w:comment w:id="20" w:author="Charlotte Xenia" w:date="2023-12-07T13:41:00Z" w:initials="CX">
    <w:p w14:paraId="59CA6BEA" w14:textId="4D2FF730" w:rsidR="0045364D" w:rsidRDefault="0045364D">
      <w:pPr>
        <w:pStyle w:val="Kommentartekst"/>
      </w:pPr>
      <w:r>
        <w:rPr>
          <w:rStyle w:val="Kommentarhenvisning"/>
        </w:rPr>
        <w:annotationRef/>
      </w:r>
      <w:r>
        <w:rPr>
          <w:noProof/>
          <w:lang w:eastAsia="da-DK"/>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45364D" w:rsidRDefault="0045364D">
      <w:pPr>
        <w:pStyle w:val="Kommentartekst"/>
      </w:pPr>
      <w:r>
        <w:rPr>
          <w:rStyle w:val="Kommentarhenvisning"/>
        </w:rPr>
        <w:annotationRef/>
      </w:r>
      <w:r>
        <w:t>06.12.23 - 1471 anslag</w:t>
      </w:r>
    </w:p>
  </w:comment>
  <w:comment w:id="34" w:author="Charlotte Xenia" w:date="2023-12-06T09:56:00Z" w:initials="CX">
    <w:p w14:paraId="1F09A44E" w14:textId="3BB24F18" w:rsidR="0045364D" w:rsidRDefault="0045364D">
      <w:pPr>
        <w:pStyle w:val="Kommentartekst"/>
      </w:pPr>
      <w:r>
        <w:rPr>
          <w:rStyle w:val="Kommentarhenvisning"/>
        </w:rPr>
        <w:annotationRef/>
      </w:r>
      <w:r>
        <w:t>5617 anslag</w:t>
      </w:r>
    </w:p>
  </w:comment>
  <w:comment w:id="41" w:author="Charlotte Xenia" w:date="2023-11-30T12:02:00Z" w:initials="CX">
    <w:p w14:paraId="1E1284FD" w14:textId="2D5D63C6" w:rsidR="0045364D" w:rsidRDefault="0045364D" w:rsidP="00380A6D">
      <w:pPr>
        <w:pStyle w:val="Kommentartekst"/>
      </w:pPr>
      <w:r>
        <w:rPr>
          <w:rStyle w:val="Kommentarhenvisning"/>
        </w:rPr>
        <w:annotationRef/>
      </w:r>
      <w:r>
        <w:rPr>
          <w:noProof/>
          <w:lang w:eastAsia="da-DK"/>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45364D" w:rsidRDefault="0045364D" w:rsidP="00380A6D">
      <w:pPr>
        <w:pStyle w:val="Kommentartekst"/>
      </w:pPr>
      <w:r>
        <w:rPr>
          <w:rStyle w:val="Kommentarhenvisning"/>
        </w:rPr>
        <w:annotationRef/>
      </w:r>
      <w:r>
        <w:rPr>
          <w:noProof/>
          <w:lang w:eastAsia="da-DK"/>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45364D" w:rsidRDefault="0045364D" w:rsidP="00380A6D">
      <w:pPr>
        <w:pStyle w:val="Kommentartekst"/>
      </w:pPr>
      <w:r>
        <w:rPr>
          <w:rStyle w:val="Kommentarhenvisning"/>
        </w:rPr>
        <w:annotationRef/>
      </w:r>
      <w:r>
        <w:rPr>
          <w:noProof/>
          <w:lang w:eastAsia="da-DK"/>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45364D" w:rsidRDefault="0045364D" w:rsidP="00380A6D">
      <w:pPr>
        <w:pStyle w:val="Kommentartekst"/>
      </w:pPr>
      <w:r>
        <w:rPr>
          <w:rStyle w:val="Kommentarhenvisning"/>
        </w:rPr>
        <w:annotationRef/>
      </w:r>
      <w:r>
        <w:rPr>
          <w:noProof/>
          <w:lang w:eastAsia="da-DK"/>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45364D" w:rsidRDefault="0045364D" w:rsidP="00D976A4">
      <w:pPr>
        <w:pStyle w:val="Kommentartekst"/>
      </w:pPr>
      <w:r>
        <w:rPr>
          <w:rStyle w:val="Kommentarhenvisning"/>
        </w:rPr>
        <w:annotationRef/>
      </w:r>
      <w:r>
        <w:rPr>
          <w:noProof/>
          <w:lang w:eastAsia="da-DK"/>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46" w:author="Julie Nielsen" w:date="2023-12-12T19:12:00Z" w:initials="JN">
    <w:p w14:paraId="05C9FB0A" w14:textId="77777777" w:rsidR="0045364D" w:rsidRDefault="0045364D" w:rsidP="00375EE0">
      <w:pPr>
        <w:pStyle w:val="Kommentartekst"/>
      </w:pPr>
      <w:r>
        <w:rPr>
          <w:rStyle w:val="Kommentarhenvisning"/>
        </w:rPr>
        <w:annotationRef/>
      </w:r>
      <w:hyperlink r:id="rId7" w:history="1">
        <w:r w:rsidRPr="009A152B">
          <w:rPr>
            <w:rStyle w:val="Hyperlink"/>
          </w:rPr>
          <w:t>https://da.surveymonkey.com/results/SM-1Z_2Bw_2BOiT7XWMduCO7he3iw_3D_3D/</w:t>
        </w:r>
      </w:hyperlink>
    </w:p>
  </w:comment>
  <w:comment w:id="47" w:author="Julie Nielsen" w:date="2023-12-12T19:26:00Z" w:initials="JN">
    <w:p w14:paraId="1B79EFF1" w14:textId="77777777" w:rsidR="0045364D" w:rsidRDefault="0045364D" w:rsidP="008B30A2">
      <w:pPr>
        <w:pStyle w:val="Kommentartekst"/>
      </w:pPr>
      <w:r>
        <w:rPr>
          <w:rStyle w:val="Kommentarhenvisning"/>
        </w:rPr>
        <w:annotationRef/>
      </w:r>
      <w:r>
        <w:t>Er det nødvendigt når der refereres i toppen?</w:t>
      </w:r>
    </w:p>
  </w:comment>
  <w:comment w:id="54" w:author="Charlotte Xenia" w:date="2023-12-04T09:31:00Z" w:initials="CX">
    <w:p w14:paraId="65CD3BEE" w14:textId="76CA48D8" w:rsidR="0045364D" w:rsidRDefault="0045364D">
      <w:pPr>
        <w:pStyle w:val="Kommentartekst"/>
      </w:pPr>
      <w:r>
        <w:rPr>
          <w:rStyle w:val="Kommentarhenvisning"/>
        </w:rPr>
        <w:annotationRef/>
      </w:r>
      <w:r>
        <w:t>Kilde: Interview med Pauline. Bilag?</w:t>
      </w:r>
    </w:p>
  </w:comment>
  <w:comment w:id="55" w:author="Charlotte Xenia" w:date="2023-11-30T10:29:00Z" w:initials="CX">
    <w:p w14:paraId="5D526288" w14:textId="22787647" w:rsidR="0045364D" w:rsidRDefault="0045364D" w:rsidP="00380A6D">
      <w:pPr>
        <w:pStyle w:val="Kommentartekst"/>
      </w:pPr>
      <w:r>
        <w:rPr>
          <w:rStyle w:val="Kommentarhenvisning"/>
        </w:rPr>
        <w:annotationRef/>
      </w:r>
      <w:r>
        <w:t>Kilde: Interview med Pauline, Bilag?</w:t>
      </w:r>
    </w:p>
  </w:comment>
  <w:comment w:id="57" w:author="Charlotte Xenia" w:date="2023-12-06T12:25:00Z" w:initials="CX">
    <w:p w14:paraId="5831D62B" w14:textId="77777777" w:rsidR="0045364D" w:rsidRDefault="0045364D" w:rsidP="00B320A9">
      <w:pPr>
        <w:pStyle w:val="Kommentartekst"/>
      </w:pPr>
      <w:r>
        <w:rPr>
          <w:rStyle w:val="Kommentarhenvisning"/>
        </w:rPr>
        <w:annotationRef/>
      </w:r>
      <w:r>
        <w:rPr>
          <w:noProof/>
          <w:lang w:eastAsia="da-DK"/>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8">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2" w:author="Charlotte Xenia" w:date="2023-11-27T12:54:00Z" w:initials="CX">
    <w:p w14:paraId="3C9AF3AB" w14:textId="7EE10536" w:rsidR="0045364D" w:rsidRDefault="0045364D" w:rsidP="00380A6D">
      <w:pPr>
        <w:pStyle w:val="Kommentartekst"/>
      </w:pPr>
      <w:r>
        <w:rPr>
          <w:rStyle w:val="Kommentarhenvisning"/>
        </w:rPr>
        <w:annotationRef/>
      </w:r>
      <w:r>
        <w:t>Kilde:</w:t>
      </w:r>
      <w:r>
        <w:br/>
      </w:r>
      <w:hyperlink r:id="rId9" w:history="1">
        <w:r w:rsidRPr="009111D0">
          <w:rPr>
            <w:rStyle w:val="Hyperlink"/>
          </w:rPr>
          <w:t>https://www.dst.dk/da/Statistik/emner/kultur-og-fritid/museer-og-zoologiske-haver/museer</w:t>
        </w:r>
      </w:hyperlink>
      <w:r>
        <w:t xml:space="preserve"> </w:t>
      </w:r>
      <w:r>
        <w:br/>
        <w:t>-</w:t>
      </w:r>
      <w:r>
        <w:br/>
      </w:r>
      <w:hyperlink r:id="rId10"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6T09:57:00Z" w:initials="CX">
    <w:p w14:paraId="7C6685E8" w14:textId="77777777" w:rsidR="0045364D" w:rsidRDefault="0045364D">
      <w:pPr>
        <w:pStyle w:val="Kommentartekst"/>
      </w:pPr>
      <w:r>
        <w:rPr>
          <w:rStyle w:val="Kommentarhenvisning"/>
        </w:rPr>
        <w:annotationRef/>
      </w:r>
      <w:r>
        <w:t>1804 anslag</w:t>
      </w:r>
    </w:p>
  </w:comment>
  <w:comment w:id="67" w:author="Charlotte Xenia" w:date="2023-12-07T09:04:00Z" w:initials="CX">
    <w:p w14:paraId="5374F05A" w14:textId="77777777" w:rsidR="0045364D" w:rsidRDefault="0045364D">
      <w:pPr>
        <w:pStyle w:val="Kommentartekst"/>
      </w:pPr>
      <w:r>
        <w:rPr>
          <w:rStyle w:val="Kommentarhenvisning"/>
        </w:rPr>
        <w:annotationRef/>
      </w:r>
      <w:r>
        <w:t>Hvor skal figuren sættes ind?</w:t>
      </w:r>
    </w:p>
  </w:comment>
  <w:comment w:id="68" w:author="Charlotte Xenia" w:date="2023-11-30T12:06:00Z" w:initials="CX">
    <w:p w14:paraId="33EF39B6" w14:textId="102C46E1" w:rsidR="0045364D" w:rsidRDefault="0045364D" w:rsidP="00380A6D">
      <w:pPr>
        <w:pStyle w:val="Kommentartekst"/>
      </w:pPr>
      <w:r>
        <w:rPr>
          <w:rStyle w:val="Kommentarhenvisning"/>
        </w:rPr>
        <w:annotationRef/>
      </w:r>
      <w:r>
        <w:rPr>
          <w:noProof/>
          <w:lang w:eastAsia="da-DK"/>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45364D" w:rsidRPr="0004567E" w:rsidRDefault="0045364D" w:rsidP="00380A6D">
      <w:pPr>
        <w:pStyle w:val="Kommentartekst"/>
        <w:rPr>
          <w:lang w:val="en-US"/>
        </w:rPr>
      </w:pPr>
      <w:proofErr w:type="spellStart"/>
      <w:r>
        <w:rPr>
          <w:i/>
          <w:iCs/>
          <w:color w:val="44546A"/>
          <w:lang w:val="en-US"/>
        </w:rPr>
        <w:t>Figur</w:t>
      </w:r>
      <w:proofErr w:type="spellEnd"/>
      <w:r>
        <w:rPr>
          <w:i/>
          <w:iCs/>
          <w:color w:val="44546A"/>
          <w:lang w:val="en-US"/>
        </w:rPr>
        <w:t xml:space="preserve"> </w:t>
      </w:r>
      <w:r w:rsidRPr="0004567E">
        <w:rPr>
          <w:i/>
          <w:iCs/>
          <w:color w:val="44546A"/>
          <w:lang w:val="en-US"/>
        </w:rPr>
        <w:t>3</w:t>
      </w:r>
      <w:r>
        <w:rPr>
          <w:i/>
          <w:iCs/>
          <w:color w:val="44546A"/>
          <w:lang w:val="en-US"/>
        </w:rPr>
        <w:t>: https://www.peterjthomson.com/2013/11/value-proposition-canvas/</w:t>
      </w:r>
    </w:p>
  </w:comment>
  <w:comment w:id="77" w:author="Charlotte Xenia" w:date="2023-12-06T09:57:00Z" w:initials="CX">
    <w:p w14:paraId="3E7DDD98" w14:textId="77777777" w:rsidR="0045364D" w:rsidRDefault="0045364D">
      <w:pPr>
        <w:pStyle w:val="Kommentartekst"/>
      </w:pPr>
      <w:r>
        <w:rPr>
          <w:rStyle w:val="Kommentarhenvisning"/>
        </w:rPr>
        <w:annotationRef/>
      </w:r>
      <w:r>
        <w:t>2006 anslag</w:t>
      </w:r>
    </w:p>
  </w:comment>
  <w:comment w:id="78" w:author="Charlotte Xenia" w:date="2023-11-30T13:55:00Z" w:initials="CX">
    <w:p w14:paraId="7874D18A" w14:textId="3CB95518" w:rsidR="0045364D" w:rsidRDefault="0045364D" w:rsidP="00380A6D">
      <w:pPr>
        <w:pStyle w:val="Kommentartekst"/>
      </w:pPr>
      <w:r>
        <w:rPr>
          <w:rStyle w:val="Kommentarhenvisning"/>
        </w:rPr>
        <w:annotationRef/>
      </w:r>
      <w:r>
        <w:rPr>
          <w:noProof/>
          <w:lang w:eastAsia="da-DK"/>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9" w:author="Charlotte Xenia" w:date="2023-11-30T13:57:00Z" w:initials="CX">
    <w:p w14:paraId="34979BA3" w14:textId="77777777" w:rsidR="0045364D" w:rsidRDefault="0045364D" w:rsidP="00380A6D">
      <w:pPr>
        <w:pStyle w:val="Kommentartekst"/>
      </w:pPr>
      <w:r>
        <w:rPr>
          <w:rStyle w:val="Kommentarhenvisning"/>
        </w:rPr>
        <w:annotationRef/>
      </w:r>
      <w:r>
        <w:rPr>
          <w:noProof/>
          <w:lang w:eastAsia="da-DK"/>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3">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81" w:author="Charlotte Xenia" w:date="2023-11-30T14:00:00Z" w:initials="CX">
    <w:p w14:paraId="373A8379" w14:textId="77777777" w:rsidR="0045364D" w:rsidRDefault="0045364D" w:rsidP="00380A6D">
      <w:pPr>
        <w:pStyle w:val="Kommentartekst"/>
      </w:pPr>
      <w:r>
        <w:rPr>
          <w:rStyle w:val="Kommentarhenvisning"/>
        </w:rPr>
        <w:annotationRef/>
      </w:r>
      <w:r>
        <w:rPr>
          <w:noProof/>
          <w:lang w:eastAsia="da-DK"/>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2" w:author="Charlotte Xenia" w:date="2023-11-30T14:00:00Z" w:initials="CX">
    <w:p w14:paraId="5AD288D4" w14:textId="77777777" w:rsidR="0045364D" w:rsidRDefault="0045364D" w:rsidP="00380A6D">
      <w:pPr>
        <w:pStyle w:val="Kommentartekst"/>
      </w:pPr>
      <w:r>
        <w:rPr>
          <w:rStyle w:val="Kommentarhenvisning"/>
        </w:rPr>
        <w:annotationRef/>
      </w:r>
      <w:r>
        <w:rPr>
          <w:noProof/>
          <w:lang w:eastAsia="da-DK"/>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5" w:author="Charlotte Xenia" w:date="2023-12-06T09:58:00Z" w:initials="CX">
    <w:p w14:paraId="2695038E" w14:textId="77777777" w:rsidR="0045364D" w:rsidRDefault="0045364D">
      <w:pPr>
        <w:pStyle w:val="Kommentartekst"/>
      </w:pPr>
      <w:r>
        <w:rPr>
          <w:rStyle w:val="Kommentarhenvisning"/>
        </w:rPr>
        <w:annotationRef/>
      </w:r>
      <w:r>
        <w:t>331 anslag</w:t>
      </w:r>
    </w:p>
  </w:comment>
  <w:comment w:id="87" w:author="Charlotte Xenia" w:date="2023-11-30T14:01:00Z" w:initials="CX">
    <w:p w14:paraId="102C4FE9" w14:textId="77777777" w:rsidR="0045364D" w:rsidRDefault="0045364D" w:rsidP="000E73D5">
      <w:pPr>
        <w:pStyle w:val="Kommentartekst"/>
      </w:pPr>
      <w:r>
        <w:rPr>
          <w:rStyle w:val="Kommentarhenvisning"/>
        </w:rPr>
        <w:annotationRef/>
      </w:r>
      <w:r>
        <w:rPr>
          <w:noProof/>
          <w:lang w:eastAsia="da-DK"/>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6">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45364D" w:rsidRDefault="0045364D" w:rsidP="000E73D5">
      <w:pPr>
        <w:pStyle w:val="Kommentartekst"/>
      </w:pPr>
      <w:r>
        <w:rPr>
          <w:i/>
          <w:iCs/>
          <w:color w:val="44546A"/>
        </w:rPr>
        <w:t>Figur  - Tone of Voice, udarbejdet af gruppen i fællesskab, kilde:(Lund, 2021)</w:t>
      </w:r>
    </w:p>
  </w:comment>
  <w:comment w:id="91" w:author="Charlotte Xenia" w:date="2023-12-01T08:51:00Z" w:initials="CX">
    <w:p w14:paraId="0595FC46" w14:textId="5476156F" w:rsidR="0045364D" w:rsidRDefault="0045364D">
      <w:pPr>
        <w:pStyle w:val="Kommentartekst"/>
      </w:pPr>
      <w:r>
        <w:rPr>
          <w:rStyle w:val="Kommentarhenvisning"/>
        </w:rPr>
        <w:annotationRef/>
      </w:r>
      <w:r>
        <w:rPr>
          <w:noProof/>
          <w:lang w:eastAsia="da-DK"/>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2" w:author="Charlotte Xenia" w:date="2023-12-06T19:47:00Z" w:initials="CX">
    <w:p w14:paraId="4859C63C" w14:textId="7109EC9F" w:rsidR="0045364D" w:rsidRDefault="0045364D">
      <w:pPr>
        <w:pStyle w:val="Kommentartekst"/>
      </w:pPr>
      <w:r>
        <w:rPr>
          <w:rStyle w:val="Kommentarhenvisning"/>
        </w:rPr>
        <w:annotationRef/>
      </w:r>
      <w:r>
        <w:rPr>
          <w:noProof/>
          <w:lang w:eastAsia="da-DK"/>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5" w:author="Charlotte Xenia" w:date="2023-12-01T12:09:00Z" w:initials="CX">
    <w:p w14:paraId="04F789D5" w14:textId="6753E098" w:rsidR="0045364D" w:rsidRDefault="0045364D">
      <w:pPr>
        <w:pStyle w:val="Kommentartekst"/>
      </w:pPr>
      <w:r>
        <w:rPr>
          <w:rStyle w:val="Kommentarhenvisning"/>
        </w:rPr>
        <w:annotationRef/>
      </w:r>
      <w:r>
        <w:rPr>
          <w:noProof/>
          <w:lang w:eastAsia="da-DK"/>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9">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6" w:author="Charlotte Xenia" w:date="2023-12-06T10:00:00Z" w:initials="CX">
    <w:p w14:paraId="3384CD0C" w14:textId="77777777" w:rsidR="0045364D" w:rsidRDefault="0045364D">
      <w:pPr>
        <w:pStyle w:val="Kommentartekst"/>
      </w:pPr>
      <w:r>
        <w:rPr>
          <w:rStyle w:val="Kommentarhenvisning"/>
        </w:rPr>
        <w:annotationRef/>
      </w:r>
      <w:r>
        <w:t>841 anslag</w:t>
      </w:r>
    </w:p>
  </w:comment>
  <w:comment w:id="99" w:author="Julie Nielsen" w:date="2023-12-05T10:44:00Z" w:initials="JN">
    <w:p w14:paraId="633D1C23" w14:textId="51B44072" w:rsidR="0045364D" w:rsidRDefault="0045364D" w:rsidP="00AD0CE5">
      <w:pPr>
        <w:pStyle w:val="Kommentartekst"/>
      </w:pPr>
      <w:r>
        <w:rPr>
          <w:rStyle w:val="Kommentarhenvisning"/>
        </w:rPr>
        <w:annotationRef/>
      </w:r>
      <w:r>
        <w:t>Bilag</w:t>
      </w:r>
      <w:r>
        <w:rPr>
          <w:noProof/>
          <w:lang w:eastAsia="da-DK"/>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Pr>
          <w:noProof/>
          <w:lang w:eastAsia="da-DK"/>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Pr>
          <w:noProof/>
          <w:lang w:eastAsia="da-DK"/>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Pr>
          <w:noProof/>
          <w:lang w:eastAsia="da-DK"/>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100" w:author="Charlotte Xenia" w:date="2023-12-06T10:05:00Z" w:initials="CX">
    <w:p w14:paraId="05A1D567" w14:textId="77777777" w:rsidR="0045364D" w:rsidRDefault="0045364D">
      <w:pPr>
        <w:pStyle w:val="Kommentartekst"/>
      </w:pPr>
      <w:r>
        <w:rPr>
          <w:rStyle w:val="Kommentarhenvisning"/>
        </w:rPr>
        <w:annotationRef/>
      </w:r>
      <w:r>
        <w:t>658 anslag</w:t>
      </w:r>
    </w:p>
  </w:comment>
  <w:comment w:id="102" w:author="Charlotte Xenia" w:date="2023-12-12T23:39:00Z" w:initials="CX">
    <w:p w14:paraId="0D5DD208" w14:textId="59F7449A" w:rsidR="0045364D" w:rsidRDefault="0045364D" w:rsidP="00FE706C">
      <w:pPr>
        <w:pStyle w:val="Kommentartekst"/>
      </w:pPr>
      <w:r>
        <w:rPr>
          <w:rStyle w:val="Kommentarhenvisning"/>
        </w:rPr>
        <w:annotationRef/>
      </w:r>
      <w:r>
        <w:rPr>
          <w:noProof/>
          <w:lang w:eastAsia="da-DK"/>
        </w:rPr>
        <w:drawing>
          <wp:inline distT="0" distB="0" distL="0" distR="0" wp14:anchorId="7E0FC034" wp14:editId="02929EDA">
            <wp:extent cx="6120130" cy="3644900"/>
            <wp:effectExtent l="0" t="0" r="0" b="0"/>
            <wp:docPr id="624986595" name="Billede 624986595" descr="Et billede, der indeholder tekst, Ansigt, skærmbillede, menneske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86595" name="Billede 624986595" descr="Et billede, der indeholder tekst, Ansigt, skærmbillede, menneskeAutomatisk genereret beskrivelse"/>
                    <pic:cNvPicPr/>
                  </pic:nvPicPr>
                  <pic:blipFill>
                    <a:blip r:embed="rId27">
                      <a:extLst>
                        <a:ext uri="{28A0092B-C50C-407E-A947-70E740481C1C}">
                          <a14:useLocalDpi xmlns:a14="http://schemas.microsoft.com/office/drawing/2010/main" val="0"/>
                        </a:ext>
                      </a:extLst>
                    </a:blip>
                    <a:stretch>
                      <a:fillRect/>
                    </a:stretch>
                  </pic:blipFill>
                  <pic:spPr>
                    <a:xfrm>
                      <a:off x="0" y="0"/>
                      <a:ext cx="6120130" cy="3644900"/>
                    </a:xfrm>
                    <a:prstGeom prst="rect">
                      <a:avLst/>
                    </a:prstGeom>
                  </pic:spPr>
                </pic:pic>
              </a:graphicData>
            </a:graphic>
          </wp:inline>
        </w:drawing>
      </w:r>
    </w:p>
    <w:p w14:paraId="634F3028" w14:textId="77777777" w:rsidR="0045364D" w:rsidRDefault="0045364D" w:rsidP="00FE706C">
      <w:pPr>
        <w:pStyle w:val="Kommentartekst"/>
      </w:pPr>
      <w:r>
        <w:rPr>
          <w:i/>
          <w:iCs/>
          <w:color w:val="44546A"/>
        </w:rPr>
        <w:t xml:space="preserve">Eksempel 1: Foto - </w:t>
      </w:r>
      <w:hyperlink r:id="rId28" w:history="1">
        <w:r w:rsidRPr="0078272C">
          <w:rPr>
            <w:rStyle w:val="Hyperlink"/>
            <w:i/>
            <w:iCs/>
          </w:rPr>
          <w:t>https://glyptoteket.dk/udstilling/aegypten/</w:t>
        </w:r>
      </w:hyperlink>
    </w:p>
    <w:p w14:paraId="6FF751A9" w14:textId="3D2CA2AA" w:rsidR="0045364D" w:rsidRDefault="0045364D" w:rsidP="00FE706C">
      <w:pPr>
        <w:pStyle w:val="Kommentartekst"/>
      </w:pPr>
      <w:r>
        <w:rPr>
          <w:noProof/>
          <w:lang w:eastAsia="da-DK"/>
        </w:rPr>
        <w:drawing>
          <wp:inline distT="0" distB="0" distL="0" distR="0" wp14:anchorId="74692BA5" wp14:editId="26D54F05">
            <wp:extent cx="6120130" cy="3521075"/>
            <wp:effectExtent l="0" t="0" r="0" b="3175"/>
            <wp:docPr id="1465234747" name="Billede 1465234747" descr="Et billede, der indeholder tekst, skærmbillede, stationær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234747" name="Billede 1465234747" descr="Et billede, der indeholder tekst, skærmbillede, stationærAutomatisk genereret beskrivelse"/>
                    <pic:cNvPicPr/>
                  </pic:nvPicPr>
                  <pic:blipFill>
                    <a:blip r:embed="rId29">
                      <a:extLst>
                        <a:ext uri="{28A0092B-C50C-407E-A947-70E740481C1C}">
                          <a14:useLocalDpi xmlns:a14="http://schemas.microsoft.com/office/drawing/2010/main" val="0"/>
                        </a:ext>
                      </a:extLst>
                    </a:blip>
                    <a:stretch>
                      <a:fillRect/>
                    </a:stretch>
                  </pic:blipFill>
                  <pic:spPr>
                    <a:xfrm>
                      <a:off x="0" y="0"/>
                      <a:ext cx="6120130" cy="3521075"/>
                    </a:xfrm>
                    <a:prstGeom prst="rect">
                      <a:avLst/>
                    </a:prstGeom>
                  </pic:spPr>
                </pic:pic>
              </a:graphicData>
            </a:graphic>
          </wp:inline>
        </w:drawing>
      </w:r>
    </w:p>
    <w:p w14:paraId="40FE06C4" w14:textId="77777777" w:rsidR="0045364D" w:rsidRDefault="0045364D" w:rsidP="00FE706C">
      <w:pPr>
        <w:pStyle w:val="Kommentartekst"/>
      </w:pPr>
      <w:r>
        <w:rPr>
          <w:i/>
          <w:iCs/>
          <w:color w:val="44546A"/>
        </w:rPr>
        <w:t>Eksempel 2: Visuel eksempel på brugen af "white Space".</w:t>
      </w:r>
    </w:p>
  </w:comment>
  <w:comment w:id="103" w:author="Charlotte Xenia" w:date="2023-12-12T23:42:00Z" w:initials="CX">
    <w:p w14:paraId="0C332E29" w14:textId="2E9499CC" w:rsidR="0045364D" w:rsidRDefault="0045364D" w:rsidP="00D53878">
      <w:pPr>
        <w:pStyle w:val="Kommentartekst"/>
      </w:pPr>
      <w:r>
        <w:rPr>
          <w:rStyle w:val="Kommentarhenvisning"/>
        </w:rPr>
        <w:annotationRef/>
      </w:r>
      <w:r>
        <w:rPr>
          <w:noProof/>
          <w:lang w:eastAsia="da-DK"/>
        </w:rPr>
        <w:drawing>
          <wp:inline distT="0" distB="0" distL="0" distR="0" wp14:anchorId="15DD0153" wp14:editId="66280EED">
            <wp:extent cx="6120130" cy="4590415"/>
            <wp:effectExtent l="0" t="0" r="0" b="635"/>
            <wp:docPr id="1473730812" name="Billede 1473730812" descr="Et billede, der indeholder tekst, skærmbillede, Brochure,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30812" name="Billede 1473730812" descr="Et billede, der indeholder tekst, skærmbillede, Brochure, design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227E9989" w14:textId="77777777" w:rsidR="0045364D" w:rsidRDefault="0045364D" w:rsidP="00D53878">
      <w:pPr>
        <w:pStyle w:val="Kommentartekst"/>
      </w:pPr>
      <w:r>
        <w:rPr>
          <w:i/>
          <w:iCs/>
          <w:color w:val="44546A"/>
        </w:rPr>
        <w:t>Eksempel 3: https://www.behance.net/gallery/97140931/egypt-website-design-uiux</w:t>
      </w:r>
    </w:p>
    <w:p w14:paraId="6DD4F0E9" w14:textId="77777777" w:rsidR="0045364D" w:rsidRDefault="0045364D" w:rsidP="00D53878">
      <w:pPr>
        <w:pStyle w:val="Kommentartekst"/>
      </w:pPr>
    </w:p>
    <w:p w14:paraId="1D2B1A2D" w14:textId="32E39705" w:rsidR="0045364D" w:rsidRDefault="0045364D" w:rsidP="00D53878">
      <w:pPr>
        <w:pStyle w:val="Kommentartekst"/>
      </w:pPr>
      <w:r>
        <w:rPr>
          <w:noProof/>
          <w:lang w:eastAsia="da-DK"/>
        </w:rPr>
        <w:drawing>
          <wp:inline distT="0" distB="0" distL="0" distR="0" wp14:anchorId="60256059" wp14:editId="559426DB">
            <wp:extent cx="6120130" cy="3060065"/>
            <wp:effectExtent l="0" t="0" r="0" b="6985"/>
            <wp:docPr id="1770783478" name="Billede 1770783478" descr="Et billede, der indeholder tekst, grafisk design, kunst,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83478" name="Billede 1770783478" descr="Et billede, der indeholder tekst, grafisk design, kunst, design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14:paraId="07DA5BB4" w14:textId="77777777" w:rsidR="0045364D" w:rsidRDefault="0045364D" w:rsidP="00D53878">
      <w:pPr>
        <w:pStyle w:val="Kommentartekst"/>
      </w:pPr>
      <w:r>
        <w:rPr>
          <w:i/>
          <w:iCs/>
          <w:color w:val="44546A"/>
        </w:rPr>
        <w:t>Eksempel 4: Eksempel på design ”stilen”, geometrisk form samt farvepaletter.</w:t>
      </w:r>
    </w:p>
  </w:comment>
  <w:comment w:id="104" w:author="Charlotte Xenia" w:date="2023-12-12T23:43:00Z" w:initials="CX">
    <w:p w14:paraId="4A247B8F" w14:textId="5ACB1540" w:rsidR="0045364D" w:rsidRDefault="0045364D" w:rsidP="00E33BDF">
      <w:pPr>
        <w:pStyle w:val="Kommentartekst"/>
      </w:pPr>
      <w:r>
        <w:rPr>
          <w:rStyle w:val="Kommentarhenvisning"/>
        </w:rPr>
        <w:annotationRef/>
      </w:r>
      <w:r>
        <w:rPr>
          <w:noProof/>
          <w:lang w:eastAsia="da-DK"/>
        </w:rPr>
        <w:drawing>
          <wp:inline distT="0" distB="0" distL="0" distR="0" wp14:anchorId="3BFB1C81" wp14:editId="2C4A44C4">
            <wp:extent cx="5838825" cy="8531860"/>
            <wp:effectExtent l="0" t="0" r="9525" b="2540"/>
            <wp:docPr id="1170089775" name="Billede 1170089775"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89775" name="Billede 1170089775" descr="Et billede, der indeholder bygning, kunst, maleri, døråbningAutomatisk genereret beskrivelse"/>
                    <pic:cNvPicPr/>
                  </pic:nvPicPr>
                  <pic:blipFill>
                    <a:blip r:embed="rId32">
                      <a:extLst>
                        <a:ext uri="{28A0092B-C50C-407E-A947-70E740481C1C}">
                          <a14:useLocalDpi xmlns:a14="http://schemas.microsoft.com/office/drawing/2010/main" val="0"/>
                        </a:ext>
                      </a:extLst>
                    </a:blip>
                    <a:stretch>
                      <a:fillRect/>
                    </a:stretch>
                  </pic:blipFill>
                  <pic:spPr>
                    <a:xfrm>
                      <a:off x="0" y="0"/>
                      <a:ext cx="5838825" cy="8531860"/>
                    </a:xfrm>
                    <a:prstGeom prst="rect">
                      <a:avLst/>
                    </a:prstGeom>
                  </pic:spPr>
                </pic:pic>
              </a:graphicData>
            </a:graphic>
          </wp:inline>
        </w:drawing>
      </w:r>
    </w:p>
    <w:p w14:paraId="26A07AFF" w14:textId="77777777" w:rsidR="0045364D" w:rsidRDefault="0045364D" w:rsidP="00E33BDF">
      <w:pPr>
        <w:pStyle w:val="Kommentartekst"/>
      </w:pPr>
      <w:r>
        <w:rPr>
          <w:i/>
          <w:iCs/>
          <w:color w:val="44546A"/>
        </w:rPr>
        <w:t>Eksempel 5:Egyptisk tempel m. porte, skarabæer og motiver</w:t>
      </w:r>
    </w:p>
  </w:comment>
  <w:comment w:id="107" w:author="Charlotte Xenia" w:date="2023-12-06T19:00:00Z" w:initials="CX">
    <w:p w14:paraId="1C24474E" w14:textId="77297A3A" w:rsidR="0045364D" w:rsidRPr="0004567E" w:rsidRDefault="0045364D">
      <w:pPr>
        <w:pStyle w:val="Kommentartekst"/>
        <w:rPr>
          <w:lang w:val="en-US"/>
        </w:rPr>
      </w:pPr>
      <w:r>
        <w:rPr>
          <w:rStyle w:val="Kommentarhenvisning"/>
        </w:rPr>
        <w:annotationRef/>
      </w:r>
      <w:r w:rsidRPr="0004567E">
        <w:rPr>
          <w:lang w:val="en-US"/>
        </w:rPr>
        <w:t xml:space="preserve">06.12.23 - 2787 </w:t>
      </w:r>
      <w:proofErr w:type="spellStart"/>
      <w:r w:rsidRPr="0004567E">
        <w:rPr>
          <w:lang w:val="en-US"/>
        </w:rPr>
        <w:t>anslag</w:t>
      </w:r>
      <w:proofErr w:type="spellEnd"/>
    </w:p>
  </w:comment>
  <w:comment w:id="109" w:author="Charlotte Xenia" w:date="2023-12-13T09:56:00Z" w:initials="CX">
    <w:p w14:paraId="32610850" w14:textId="77777777" w:rsidR="0045364D" w:rsidRPr="0004567E" w:rsidRDefault="0045364D" w:rsidP="002D6BE3">
      <w:pPr>
        <w:pStyle w:val="Kommentartekst"/>
        <w:rPr>
          <w:lang w:val="en-US"/>
        </w:rPr>
      </w:pPr>
      <w:r>
        <w:rPr>
          <w:rStyle w:val="Kommentarhenvisning"/>
        </w:rPr>
        <w:annotationRef/>
      </w:r>
      <w:proofErr w:type="spellStart"/>
      <w:r w:rsidRPr="0004567E">
        <w:rPr>
          <w:lang w:val="en-US"/>
        </w:rPr>
        <w:t>Splashscreen</w:t>
      </w:r>
      <w:proofErr w:type="spellEnd"/>
      <w:r w:rsidRPr="0004567E">
        <w:rPr>
          <w:lang w:val="en-US"/>
        </w:rPr>
        <w:t xml:space="preserve"> - </w:t>
      </w:r>
      <w:hyperlink r:id="rId33" w:history="1">
        <w:r w:rsidRPr="0004567E">
          <w:rPr>
            <w:rStyle w:val="Hyperlink"/>
            <w:lang w:val="en-US"/>
          </w:rPr>
          <w:t>https://codepen.io/aryancodeworm/pen/rNKqgpY</w:t>
        </w:r>
      </w:hyperlink>
      <w:r w:rsidRPr="0004567E">
        <w:rPr>
          <w:lang w:val="en-US"/>
        </w:rPr>
        <w:br/>
      </w:r>
      <w:r w:rsidRPr="0004567E">
        <w:rPr>
          <w:lang w:val="en-US"/>
        </w:rPr>
        <w:br/>
        <w:t>"</w:t>
      </w:r>
      <w:proofErr w:type="spellStart"/>
      <w:r w:rsidRPr="0004567E">
        <w:rPr>
          <w:lang w:val="en-US"/>
        </w:rPr>
        <w:t>sideskift</w:t>
      </w:r>
      <w:proofErr w:type="spellEnd"/>
      <w:r w:rsidRPr="0004567E">
        <w:rPr>
          <w:lang w:val="en-US"/>
        </w:rPr>
        <w:t xml:space="preserve">" </w:t>
      </w:r>
      <w:proofErr w:type="spellStart"/>
      <w:r w:rsidRPr="0004567E">
        <w:rPr>
          <w:lang w:val="en-US"/>
        </w:rPr>
        <w:t>onscroll</w:t>
      </w:r>
      <w:proofErr w:type="spellEnd"/>
      <w:r w:rsidRPr="0004567E">
        <w:rPr>
          <w:lang w:val="en-US"/>
        </w:rPr>
        <w:t xml:space="preserve"> = </w:t>
      </w:r>
      <w:hyperlink r:id="rId34" w:history="1">
        <w:r w:rsidRPr="0004567E">
          <w:rPr>
            <w:rStyle w:val="Hyperlink"/>
            <w:lang w:val="en-US"/>
          </w:rPr>
          <w:t>https://codepen.io/mrspok407/pen/bwLwvL</w:t>
        </w:r>
      </w:hyperlink>
    </w:p>
  </w:comment>
  <w:comment w:id="110" w:author="Mads Als Andersen" w:date="2023-12-13T11:42:00Z" w:initials="MA">
    <w:p w14:paraId="3F150D33" w14:textId="77777777" w:rsidR="0045364D" w:rsidRDefault="0045364D" w:rsidP="0004567E">
      <w:pPr>
        <w:pStyle w:val="Kommentartekst"/>
      </w:pPr>
      <w:r>
        <w:rPr>
          <w:rStyle w:val="Kommentarhenvisning"/>
        </w:rPr>
        <w:annotationRef/>
      </w:r>
      <w:r>
        <w:t>Jeg skal skrive her til mockups</w:t>
      </w:r>
    </w:p>
  </w:comment>
  <w:comment w:id="111" w:author="Charlotte Xenia" w:date="2023-12-06T18:59:00Z" w:initials="CX">
    <w:p w14:paraId="2019E56F" w14:textId="4275540F" w:rsidR="0045364D" w:rsidRDefault="0045364D">
      <w:pPr>
        <w:pStyle w:val="Kommentartekst"/>
      </w:pPr>
      <w:r>
        <w:rPr>
          <w:rStyle w:val="Kommentarhenvisning"/>
        </w:rPr>
        <w:annotationRef/>
      </w:r>
      <w:r>
        <w:t>Kilde?</w:t>
      </w:r>
    </w:p>
  </w:comment>
  <w:comment w:id="112" w:author="Charlotte Xenia" w:date="2023-12-11T18:40:00Z" w:initials="CX">
    <w:p w14:paraId="08B05636" w14:textId="77777777" w:rsidR="0045364D" w:rsidRDefault="0045364D" w:rsidP="000279E2">
      <w:pPr>
        <w:pStyle w:val="Kommentartekst"/>
      </w:pPr>
      <w:r>
        <w:rPr>
          <w:rStyle w:val="Kommentarhenvisning"/>
        </w:rPr>
        <w:annotationRef/>
      </w:r>
      <w:r>
        <w:t>Bilag - billede af eksempel?</w:t>
      </w:r>
    </w:p>
  </w:comment>
  <w:comment w:id="113" w:author="Charlotte Xenia" w:date="2023-12-11T12:07:00Z" w:initials="CX">
    <w:p w14:paraId="7ECE750F" w14:textId="5E3E78F6" w:rsidR="0045364D" w:rsidRDefault="0045364D" w:rsidP="005249CD">
      <w:pPr>
        <w:pStyle w:val="Kommentartekst"/>
      </w:pPr>
      <w:r>
        <w:rPr>
          <w:rStyle w:val="Kommentarhenvisning"/>
        </w:rPr>
        <w:annotationRef/>
      </w:r>
      <w:r>
        <w:t>Lav brugertest og referer hertil</w:t>
      </w:r>
    </w:p>
  </w:comment>
  <w:comment w:id="116" w:author="Mads Als Andersen" w:date="2023-12-13T11:43:00Z" w:initials="MA">
    <w:p w14:paraId="2A2696C6" w14:textId="77777777" w:rsidR="0045364D" w:rsidRDefault="0045364D" w:rsidP="0004567E">
      <w:pPr>
        <w:pStyle w:val="Kommentartekst"/>
      </w:pPr>
      <w:r>
        <w:rPr>
          <w:rStyle w:val="Kommentarhenvisning"/>
        </w:rPr>
        <w:annotationRef/>
      </w:r>
      <w:r>
        <w:t>Jeg skal skrive her under billede og anima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05C9FB0A" w15:done="0"/>
  <w15:commentEx w15:paraId="1B79EFF1"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40FE06C4" w15:done="0"/>
  <w15:commentEx w15:paraId="07DA5BB4" w15:done="0"/>
  <w15:commentEx w15:paraId="26A07AFF" w15:done="0"/>
  <w15:commentEx w15:paraId="1C24474E" w15:done="0"/>
  <w15:commentEx w15:paraId="32610850" w15:done="0"/>
  <w15:commentEx w15:paraId="3F150D33" w15:done="0"/>
  <w15:commentEx w15:paraId="2019E56F" w15:done="0"/>
  <w15:commentEx w15:paraId="08B05636" w15:paraIdParent="2019E56F" w15:done="0"/>
  <w15:commentEx w15:paraId="7ECE750F" w15:done="0"/>
  <w15:commentEx w15:paraId="2A269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2DAE41F3" w16cex:dateUtc="2023-12-12T18:12:00Z"/>
  <w16cex:commentExtensible w16cex:durableId="67A608BE" w16cex:dateUtc="2023-12-12T18:26: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7723B637" w16cex:dateUtc="2023-12-12T22:39:00Z"/>
  <w16cex:commentExtensible w16cex:durableId="45C29049" w16cex:dateUtc="2023-12-12T22:42:00Z"/>
  <w16cex:commentExtensible w16cex:durableId="1702FCD4" w16cex:dateUtc="2023-12-12T22:43:00Z"/>
  <w16cex:commentExtensible w16cex:durableId="2A07C1D3" w16cex:dateUtc="2023-12-06T18:00:00Z"/>
  <w16cex:commentExtensible w16cex:durableId="5D9748AE" w16cex:dateUtc="2023-12-13T08:56:00Z"/>
  <w16cex:commentExtensible w16cex:durableId="01F758F9" w16cex:dateUtc="2023-12-13T10:42:00Z"/>
  <w16cex:commentExtensible w16cex:durableId="4F6E9E98" w16cex:dateUtc="2023-12-06T17:59:00Z"/>
  <w16cex:commentExtensible w16cex:durableId="0CB2626B" w16cex:dateUtc="2023-12-11T17:40:00Z"/>
  <w16cex:commentExtensible w16cex:durableId="0E804D52" w16cex:dateUtc="2023-12-11T11:07:00Z"/>
  <w16cex:commentExtensible w16cex:durableId="3B1EDF36" w16cex:dateUtc="2023-12-13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05C9FB0A" w16cid:durableId="2DAE41F3"/>
  <w16cid:commentId w16cid:paraId="1B79EFF1" w16cid:durableId="67A608BE"/>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40FE06C4" w16cid:durableId="7723B637"/>
  <w16cid:commentId w16cid:paraId="07DA5BB4" w16cid:durableId="45C29049"/>
  <w16cid:commentId w16cid:paraId="26A07AFF" w16cid:durableId="1702FCD4"/>
  <w16cid:commentId w16cid:paraId="1C24474E" w16cid:durableId="2A07C1D3"/>
  <w16cid:commentId w16cid:paraId="32610850" w16cid:durableId="5D9748AE"/>
  <w16cid:commentId w16cid:paraId="3F150D33" w16cid:durableId="01F758F9"/>
  <w16cid:commentId w16cid:paraId="2019E56F" w16cid:durableId="4F6E9E98"/>
  <w16cid:commentId w16cid:paraId="08B05636" w16cid:durableId="0CB2626B"/>
  <w16cid:commentId w16cid:paraId="7ECE750F" w16cid:durableId="0E804D52"/>
  <w16cid:commentId w16cid:paraId="2A2696C6" w16cid:durableId="3B1EDF3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ABCC2" w14:textId="77777777" w:rsidR="0007095E" w:rsidRDefault="0007095E" w:rsidP="00380A6D">
      <w:pPr>
        <w:spacing w:after="0" w:line="240" w:lineRule="auto"/>
      </w:pPr>
      <w:r>
        <w:separator/>
      </w:r>
    </w:p>
  </w:endnote>
  <w:endnote w:type="continuationSeparator" w:id="0">
    <w:p w14:paraId="6A765AA9" w14:textId="77777777" w:rsidR="0007095E" w:rsidRDefault="0007095E" w:rsidP="00380A6D">
      <w:pPr>
        <w:spacing w:after="0" w:line="240" w:lineRule="auto"/>
      </w:pPr>
      <w:r>
        <w:continuationSeparator/>
      </w:r>
    </w:p>
  </w:endnote>
  <w:endnote w:type="continuationNotice" w:id="1">
    <w:p w14:paraId="408ACC43" w14:textId="77777777" w:rsidR="0007095E" w:rsidRDefault="000709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altName w:val="Times New Roman"/>
    <w:charset w:val="00"/>
    <w:family w:val="auto"/>
    <w:pitch w:val="variable"/>
    <w:sig w:usb0="00000001" w:usb1="4000207B" w:usb2="00000000" w:usb3="00000000" w:csb0="0000009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4920702"/>
      <w:docPartObj>
        <w:docPartGallery w:val="Page Numbers (Bottom of Page)"/>
        <w:docPartUnique/>
      </w:docPartObj>
    </w:sdtPr>
    <w:sdtContent>
      <w:p w14:paraId="20DD4013" w14:textId="43440CA3" w:rsidR="0045364D" w:rsidRDefault="0045364D">
        <w:pPr>
          <w:pStyle w:val="Sidefod"/>
          <w:jc w:val="right"/>
        </w:pPr>
        <w:r>
          <w:fldChar w:fldCharType="begin"/>
        </w:r>
        <w:r>
          <w:instrText>PAGE   \* MERGEFORMAT</w:instrText>
        </w:r>
        <w:r>
          <w:fldChar w:fldCharType="separate"/>
        </w:r>
        <w:r w:rsidR="00AA11CD">
          <w:rPr>
            <w:noProof/>
          </w:rPr>
          <w:t>32</w:t>
        </w:r>
        <w:r>
          <w:fldChar w:fldCharType="end"/>
        </w:r>
      </w:p>
    </w:sdtContent>
  </w:sdt>
  <w:p w14:paraId="0A53252C" w14:textId="77777777" w:rsidR="0045364D" w:rsidRDefault="0045364D">
    <w:pPr>
      <w:pStyle w:val="Sidefo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497C81" w14:textId="77777777" w:rsidR="0007095E" w:rsidRDefault="0007095E" w:rsidP="00380A6D">
      <w:pPr>
        <w:spacing w:after="0" w:line="240" w:lineRule="auto"/>
      </w:pPr>
      <w:r>
        <w:separator/>
      </w:r>
    </w:p>
  </w:footnote>
  <w:footnote w:type="continuationSeparator" w:id="0">
    <w:p w14:paraId="370E098E" w14:textId="77777777" w:rsidR="0007095E" w:rsidRDefault="0007095E" w:rsidP="00380A6D">
      <w:pPr>
        <w:spacing w:after="0" w:line="240" w:lineRule="auto"/>
      </w:pPr>
      <w:r>
        <w:continuationSeparator/>
      </w:r>
    </w:p>
  </w:footnote>
  <w:footnote w:type="continuationNotice" w:id="1">
    <w:p w14:paraId="51252288" w14:textId="77777777" w:rsidR="0007095E" w:rsidRDefault="0007095E">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1F201D7"/>
    <w:multiLevelType w:val="hybridMultilevel"/>
    <w:tmpl w:val="EF9E2E3E"/>
    <w:lvl w:ilvl="0" w:tplc="F1526A6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6"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12"/>
  </w:num>
  <w:num w:numId="5">
    <w:abstractNumId w:val="6"/>
  </w:num>
  <w:num w:numId="6">
    <w:abstractNumId w:val="7"/>
  </w:num>
  <w:num w:numId="7">
    <w:abstractNumId w:val="14"/>
  </w:num>
  <w:num w:numId="8">
    <w:abstractNumId w:val="2"/>
  </w:num>
  <w:num w:numId="9">
    <w:abstractNumId w:val="15"/>
  </w:num>
  <w:num w:numId="10">
    <w:abstractNumId w:val="5"/>
  </w:num>
  <w:num w:numId="11">
    <w:abstractNumId w:val="10"/>
  </w:num>
  <w:num w:numId="12">
    <w:abstractNumId w:val="13"/>
  </w:num>
  <w:num w:numId="13">
    <w:abstractNumId w:val="3"/>
  </w:num>
  <w:num w:numId="14">
    <w:abstractNumId w:val="11"/>
  </w:num>
  <w:num w:numId="15">
    <w:abstractNumId w:val="16"/>
  </w:num>
  <w:num w:numId="16">
    <w:abstractNumId w:val="8"/>
  </w:num>
  <w:num w:numId="17">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Xenia">
    <w15:presenceInfo w15:providerId="Windows Live" w15:userId="0f4892719e681440"/>
  </w15:person>
  <w15:person w15:author="Julie Nielsen">
    <w15:presenceInfo w15:providerId="Windows Live" w15:userId="68faa275414d30c8"/>
  </w15:person>
  <w15:person w15:author="Mads Als Andersen">
    <w15:presenceInfo w15:providerId="Windows Live" w15:userId="e1608d497a116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proofState w:spelling="clean" w:grammar="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A6D"/>
    <w:rsid w:val="0000083D"/>
    <w:rsid w:val="0000159E"/>
    <w:rsid w:val="0000207C"/>
    <w:rsid w:val="0000216A"/>
    <w:rsid w:val="00002D40"/>
    <w:rsid w:val="00003585"/>
    <w:rsid w:val="00003D16"/>
    <w:rsid w:val="00004A70"/>
    <w:rsid w:val="00010DED"/>
    <w:rsid w:val="00011E53"/>
    <w:rsid w:val="00012AB3"/>
    <w:rsid w:val="0001360B"/>
    <w:rsid w:val="00013FAE"/>
    <w:rsid w:val="0001594C"/>
    <w:rsid w:val="00015D21"/>
    <w:rsid w:val="00017006"/>
    <w:rsid w:val="000225F9"/>
    <w:rsid w:val="00022F25"/>
    <w:rsid w:val="00023505"/>
    <w:rsid w:val="000243AD"/>
    <w:rsid w:val="00025FE7"/>
    <w:rsid w:val="000279E2"/>
    <w:rsid w:val="0003199F"/>
    <w:rsid w:val="00033597"/>
    <w:rsid w:val="000340FE"/>
    <w:rsid w:val="00034156"/>
    <w:rsid w:val="000375F0"/>
    <w:rsid w:val="0003797E"/>
    <w:rsid w:val="00037A23"/>
    <w:rsid w:val="00037B1D"/>
    <w:rsid w:val="00040E34"/>
    <w:rsid w:val="00042BEF"/>
    <w:rsid w:val="00044985"/>
    <w:rsid w:val="0004567E"/>
    <w:rsid w:val="0004616A"/>
    <w:rsid w:val="00046D19"/>
    <w:rsid w:val="000471AE"/>
    <w:rsid w:val="00047824"/>
    <w:rsid w:val="00047C8F"/>
    <w:rsid w:val="00052F83"/>
    <w:rsid w:val="00053E8C"/>
    <w:rsid w:val="000561A9"/>
    <w:rsid w:val="0006344E"/>
    <w:rsid w:val="00063D33"/>
    <w:rsid w:val="00066AAB"/>
    <w:rsid w:val="00066AC2"/>
    <w:rsid w:val="00067342"/>
    <w:rsid w:val="00070048"/>
    <w:rsid w:val="0007095E"/>
    <w:rsid w:val="00073F69"/>
    <w:rsid w:val="0007494E"/>
    <w:rsid w:val="000749E2"/>
    <w:rsid w:val="00076687"/>
    <w:rsid w:val="00077952"/>
    <w:rsid w:val="00077CD7"/>
    <w:rsid w:val="00077F20"/>
    <w:rsid w:val="000812C7"/>
    <w:rsid w:val="00081EFC"/>
    <w:rsid w:val="000862C4"/>
    <w:rsid w:val="00086514"/>
    <w:rsid w:val="00086C5D"/>
    <w:rsid w:val="000875A2"/>
    <w:rsid w:val="000907C5"/>
    <w:rsid w:val="00090D24"/>
    <w:rsid w:val="00091DC9"/>
    <w:rsid w:val="000930FD"/>
    <w:rsid w:val="00093662"/>
    <w:rsid w:val="00093ED6"/>
    <w:rsid w:val="000946AA"/>
    <w:rsid w:val="00095016"/>
    <w:rsid w:val="00097697"/>
    <w:rsid w:val="000A161E"/>
    <w:rsid w:val="000A18DB"/>
    <w:rsid w:val="000A3F41"/>
    <w:rsid w:val="000A4588"/>
    <w:rsid w:val="000A4F51"/>
    <w:rsid w:val="000A5735"/>
    <w:rsid w:val="000A6C54"/>
    <w:rsid w:val="000A7C0D"/>
    <w:rsid w:val="000B3CCE"/>
    <w:rsid w:val="000B4674"/>
    <w:rsid w:val="000B4DE7"/>
    <w:rsid w:val="000B5726"/>
    <w:rsid w:val="000B6791"/>
    <w:rsid w:val="000B68C7"/>
    <w:rsid w:val="000B7985"/>
    <w:rsid w:val="000B79FE"/>
    <w:rsid w:val="000B7E88"/>
    <w:rsid w:val="000C0417"/>
    <w:rsid w:val="000C0467"/>
    <w:rsid w:val="000C10E6"/>
    <w:rsid w:val="000C24C8"/>
    <w:rsid w:val="000C2A51"/>
    <w:rsid w:val="000C368D"/>
    <w:rsid w:val="000C451B"/>
    <w:rsid w:val="000C762B"/>
    <w:rsid w:val="000D01B2"/>
    <w:rsid w:val="000D2110"/>
    <w:rsid w:val="000D2FC9"/>
    <w:rsid w:val="000D63DF"/>
    <w:rsid w:val="000D710E"/>
    <w:rsid w:val="000E222C"/>
    <w:rsid w:val="000E245A"/>
    <w:rsid w:val="000E2C8E"/>
    <w:rsid w:val="000E3D5C"/>
    <w:rsid w:val="000E3D84"/>
    <w:rsid w:val="000E538C"/>
    <w:rsid w:val="000E6A65"/>
    <w:rsid w:val="000E6C21"/>
    <w:rsid w:val="000E6EBF"/>
    <w:rsid w:val="000E73D5"/>
    <w:rsid w:val="000F04B2"/>
    <w:rsid w:val="000F1786"/>
    <w:rsid w:val="000F19F5"/>
    <w:rsid w:val="000F24AD"/>
    <w:rsid w:val="000F3BAE"/>
    <w:rsid w:val="000F4A5D"/>
    <w:rsid w:val="000F5BF6"/>
    <w:rsid w:val="000F742E"/>
    <w:rsid w:val="001000EF"/>
    <w:rsid w:val="0010051C"/>
    <w:rsid w:val="00100E54"/>
    <w:rsid w:val="00103611"/>
    <w:rsid w:val="00103ADC"/>
    <w:rsid w:val="001067BE"/>
    <w:rsid w:val="00110490"/>
    <w:rsid w:val="00110913"/>
    <w:rsid w:val="00112465"/>
    <w:rsid w:val="00112F80"/>
    <w:rsid w:val="00113716"/>
    <w:rsid w:val="00113759"/>
    <w:rsid w:val="0011400E"/>
    <w:rsid w:val="00114226"/>
    <w:rsid w:val="001149BD"/>
    <w:rsid w:val="00115333"/>
    <w:rsid w:val="00115A3B"/>
    <w:rsid w:val="00115FBD"/>
    <w:rsid w:val="00116204"/>
    <w:rsid w:val="001219F0"/>
    <w:rsid w:val="0012211E"/>
    <w:rsid w:val="0012447A"/>
    <w:rsid w:val="00124D54"/>
    <w:rsid w:val="00125022"/>
    <w:rsid w:val="001250FF"/>
    <w:rsid w:val="00126435"/>
    <w:rsid w:val="00126784"/>
    <w:rsid w:val="001277E9"/>
    <w:rsid w:val="001279C3"/>
    <w:rsid w:val="00131E37"/>
    <w:rsid w:val="00131EC7"/>
    <w:rsid w:val="00132687"/>
    <w:rsid w:val="00132D6E"/>
    <w:rsid w:val="00134309"/>
    <w:rsid w:val="00135367"/>
    <w:rsid w:val="00135AEC"/>
    <w:rsid w:val="001365A7"/>
    <w:rsid w:val="00140ACD"/>
    <w:rsid w:val="0014205A"/>
    <w:rsid w:val="001421B3"/>
    <w:rsid w:val="001438A7"/>
    <w:rsid w:val="00145985"/>
    <w:rsid w:val="00145C95"/>
    <w:rsid w:val="00150934"/>
    <w:rsid w:val="00150F3C"/>
    <w:rsid w:val="00151952"/>
    <w:rsid w:val="001541DA"/>
    <w:rsid w:val="0015542B"/>
    <w:rsid w:val="00155541"/>
    <w:rsid w:val="00160517"/>
    <w:rsid w:val="00160D50"/>
    <w:rsid w:val="00161192"/>
    <w:rsid w:val="00161830"/>
    <w:rsid w:val="001631BD"/>
    <w:rsid w:val="0016336C"/>
    <w:rsid w:val="00166AF7"/>
    <w:rsid w:val="00170EF5"/>
    <w:rsid w:val="0017155E"/>
    <w:rsid w:val="00171A9E"/>
    <w:rsid w:val="00172915"/>
    <w:rsid w:val="0017296C"/>
    <w:rsid w:val="001738F0"/>
    <w:rsid w:val="0017410D"/>
    <w:rsid w:val="001763A8"/>
    <w:rsid w:val="0017762A"/>
    <w:rsid w:val="001779C8"/>
    <w:rsid w:val="00180EB8"/>
    <w:rsid w:val="00181204"/>
    <w:rsid w:val="00181533"/>
    <w:rsid w:val="00182228"/>
    <w:rsid w:val="00186C04"/>
    <w:rsid w:val="00191890"/>
    <w:rsid w:val="00191C6B"/>
    <w:rsid w:val="00192278"/>
    <w:rsid w:val="00192A5C"/>
    <w:rsid w:val="001931B2"/>
    <w:rsid w:val="00194046"/>
    <w:rsid w:val="00195918"/>
    <w:rsid w:val="00196011"/>
    <w:rsid w:val="001968A5"/>
    <w:rsid w:val="001968B1"/>
    <w:rsid w:val="001971BE"/>
    <w:rsid w:val="001A1035"/>
    <w:rsid w:val="001A2DE6"/>
    <w:rsid w:val="001A3C41"/>
    <w:rsid w:val="001A4141"/>
    <w:rsid w:val="001A43E8"/>
    <w:rsid w:val="001A558F"/>
    <w:rsid w:val="001A5BC5"/>
    <w:rsid w:val="001B1345"/>
    <w:rsid w:val="001B1E4A"/>
    <w:rsid w:val="001B2456"/>
    <w:rsid w:val="001B3558"/>
    <w:rsid w:val="001B4549"/>
    <w:rsid w:val="001B47AF"/>
    <w:rsid w:val="001B567E"/>
    <w:rsid w:val="001B59C0"/>
    <w:rsid w:val="001B630B"/>
    <w:rsid w:val="001B77B5"/>
    <w:rsid w:val="001C23E2"/>
    <w:rsid w:val="001C26A2"/>
    <w:rsid w:val="001C3731"/>
    <w:rsid w:val="001C44FC"/>
    <w:rsid w:val="001C4C76"/>
    <w:rsid w:val="001C4D92"/>
    <w:rsid w:val="001C5A53"/>
    <w:rsid w:val="001C77B8"/>
    <w:rsid w:val="001C7CE2"/>
    <w:rsid w:val="001D0014"/>
    <w:rsid w:val="001D0020"/>
    <w:rsid w:val="001D057E"/>
    <w:rsid w:val="001D067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E6E2C"/>
    <w:rsid w:val="001F04DA"/>
    <w:rsid w:val="001F146D"/>
    <w:rsid w:val="001F1FB5"/>
    <w:rsid w:val="001F3801"/>
    <w:rsid w:val="001F59A2"/>
    <w:rsid w:val="001F59B3"/>
    <w:rsid w:val="001F5D14"/>
    <w:rsid w:val="001F5F31"/>
    <w:rsid w:val="001F62F9"/>
    <w:rsid w:val="001F658E"/>
    <w:rsid w:val="001F7D0A"/>
    <w:rsid w:val="00200272"/>
    <w:rsid w:val="00202397"/>
    <w:rsid w:val="0020245F"/>
    <w:rsid w:val="0020665A"/>
    <w:rsid w:val="00206872"/>
    <w:rsid w:val="0021030B"/>
    <w:rsid w:val="00210695"/>
    <w:rsid w:val="00210F97"/>
    <w:rsid w:val="00212AE9"/>
    <w:rsid w:val="00213DFB"/>
    <w:rsid w:val="00214D97"/>
    <w:rsid w:val="00216960"/>
    <w:rsid w:val="002176ED"/>
    <w:rsid w:val="00220D78"/>
    <w:rsid w:val="002218E2"/>
    <w:rsid w:val="0022205E"/>
    <w:rsid w:val="00223C95"/>
    <w:rsid w:val="00223F93"/>
    <w:rsid w:val="00224284"/>
    <w:rsid w:val="00224440"/>
    <w:rsid w:val="00227E98"/>
    <w:rsid w:val="0023055A"/>
    <w:rsid w:val="00230703"/>
    <w:rsid w:val="002308D4"/>
    <w:rsid w:val="00230A70"/>
    <w:rsid w:val="00231182"/>
    <w:rsid w:val="0023303C"/>
    <w:rsid w:val="002334F3"/>
    <w:rsid w:val="0023408F"/>
    <w:rsid w:val="002349A2"/>
    <w:rsid w:val="0023755D"/>
    <w:rsid w:val="00242478"/>
    <w:rsid w:val="002433A2"/>
    <w:rsid w:val="00243615"/>
    <w:rsid w:val="00243B6F"/>
    <w:rsid w:val="00245D22"/>
    <w:rsid w:val="00246489"/>
    <w:rsid w:val="0024689E"/>
    <w:rsid w:val="00247BEB"/>
    <w:rsid w:val="00252AEB"/>
    <w:rsid w:val="002530A8"/>
    <w:rsid w:val="00253BD6"/>
    <w:rsid w:val="002573E7"/>
    <w:rsid w:val="00257935"/>
    <w:rsid w:val="00257E31"/>
    <w:rsid w:val="002606CF"/>
    <w:rsid w:val="0026087C"/>
    <w:rsid w:val="002609A4"/>
    <w:rsid w:val="00260CE4"/>
    <w:rsid w:val="00261A62"/>
    <w:rsid w:val="002629FC"/>
    <w:rsid w:val="00262BD2"/>
    <w:rsid w:val="00262FB0"/>
    <w:rsid w:val="00264F57"/>
    <w:rsid w:val="00265041"/>
    <w:rsid w:val="002673E6"/>
    <w:rsid w:val="00267DAB"/>
    <w:rsid w:val="0027044C"/>
    <w:rsid w:val="002707CA"/>
    <w:rsid w:val="002717F9"/>
    <w:rsid w:val="00272960"/>
    <w:rsid w:val="00273157"/>
    <w:rsid w:val="002734B4"/>
    <w:rsid w:val="00273633"/>
    <w:rsid w:val="0027437D"/>
    <w:rsid w:val="00274401"/>
    <w:rsid w:val="00275665"/>
    <w:rsid w:val="00275BF4"/>
    <w:rsid w:val="00276710"/>
    <w:rsid w:val="002801E5"/>
    <w:rsid w:val="00283436"/>
    <w:rsid w:val="002847F9"/>
    <w:rsid w:val="00284D27"/>
    <w:rsid w:val="00291275"/>
    <w:rsid w:val="002929F8"/>
    <w:rsid w:val="00292AFE"/>
    <w:rsid w:val="00293EF0"/>
    <w:rsid w:val="00297FF5"/>
    <w:rsid w:val="002A101D"/>
    <w:rsid w:val="002A120C"/>
    <w:rsid w:val="002A20FB"/>
    <w:rsid w:val="002A377A"/>
    <w:rsid w:val="002A3D2B"/>
    <w:rsid w:val="002A3D79"/>
    <w:rsid w:val="002A42A7"/>
    <w:rsid w:val="002A433E"/>
    <w:rsid w:val="002A5041"/>
    <w:rsid w:val="002A6083"/>
    <w:rsid w:val="002A63A7"/>
    <w:rsid w:val="002A6D64"/>
    <w:rsid w:val="002A6DF5"/>
    <w:rsid w:val="002A7B42"/>
    <w:rsid w:val="002B07F1"/>
    <w:rsid w:val="002B1359"/>
    <w:rsid w:val="002B2B7C"/>
    <w:rsid w:val="002B3844"/>
    <w:rsid w:val="002B4224"/>
    <w:rsid w:val="002B4C6F"/>
    <w:rsid w:val="002B5354"/>
    <w:rsid w:val="002B6387"/>
    <w:rsid w:val="002B6670"/>
    <w:rsid w:val="002B688A"/>
    <w:rsid w:val="002B6F69"/>
    <w:rsid w:val="002B7740"/>
    <w:rsid w:val="002C0C76"/>
    <w:rsid w:val="002C164F"/>
    <w:rsid w:val="002C17FE"/>
    <w:rsid w:val="002C26D6"/>
    <w:rsid w:val="002C3055"/>
    <w:rsid w:val="002C4639"/>
    <w:rsid w:val="002C4BFC"/>
    <w:rsid w:val="002C4CB6"/>
    <w:rsid w:val="002D127E"/>
    <w:rsid w:val="002D3900"/>
    <w:rsid w:val="002D3995"/>
    <w:rsid w:val="002D4998"/>
    <w:rsid w:val="002D58E5"/>
    <w:rsid w:val="002D5EB9"/>
    <w:rsid w:val="002D6BE3"/>
    <w:rsid w:val="002D7F7F"/>
    <w:rsid w:val="002E00E3"/>
    <w:rsid w:val="002E2BFC"/>
    <w:rsid w:val="002E2ECF"/>
    <w:rsid w:val="002E4565"/>
    <w:rsid w:val="002E5306"/>
    <w:rsid w:val="002E5C00"/>
    <w:rsid w:val="002E6008"/>
    <w:rsid w:val="002E70EE"/>
    <w:rsid w:val="002E7A9E"/>
    <w:rsid w:val="002F06E6"/>
    <w:rsid w:val="002F12D9"/>
    <w:rsid w:val="002F2C48"/>
    <w:rsid w:val="002F2F11"/>
    <w:rsid w:val="002F4F0F"/>
    <w:rsid w:val="002F61CF"/>
    <w:rsid w:val="002F6901"/>
    <w:rsid w:val="002F7636"/>
    <w:rsid w:val="00300E8A"/>
    <w:rsid w:val="00301D60"/>
    <w:rsid w:val="0030363E"/>
    <w:rsid w:val="003045F9"/>
    <w:rsid w:val="003053B6"/>
    <w:rsid w:val="003057C9"/>
    <w:rsid w:val="00305ABF"/>
    <w:rsid w:val="00305CB9"/>
    <w:rsid w:val="003061BF"/>
    <w:rsid w:val="00306E12"/>
    <w:rsid w:val="00306F92"/>
    <w:rsid w:val="00307AF6"/>
    <w:rsid w:val="00310582"/>
    <w:rsid w:val="00310D77"/>
    <w:rsid w:val="003119A7"/>
    <w:rsid w:val="00311B5E"/>
    <w:rsid w:val="00311E03"/>
    <w:rsid w:val="00314F06"/>
    <w:rsid w:val="00314F6D"/>
    <w:rsid w:val="0031514D"/>
    <w:rsid w:val="003156AE"/>
    <w:rsid w:val="00315E83"/>
    <w:rsid w:val="00316A41"/>
    <w:rsid w:val="00317084"/>
    <w:rsid w:val="00317B15"/>
    <w:rsid w:val="00320772"/>
    <w:rsid w:val="0032129D"/>
    <w:rsid w:val="00322B3A"/>
    <w:rsid w:val="00324290"/>
    <w:rsid w:val="003269A9"/>
    <w:rsid w:val="00326DC9"/>
    <w:rsid w:val="00327D09"/>
    <w:rsid w:val="003308F0"/>
    <w:rsid w:val="00334897"/>
    <w:rsid w:val="00335C3A"/>
    <w:rsid w:val="00337719"/>
    <w:rsid w:val="00337D48"/>
    <w:rsid w:val="00341AEC"/>
    <w:rsid w:val="00341FC7"/>
    <w:rsid w:val="00342E50"/>
    <w:rsid w:val="0034423E"/>
    <w:rsid w:val="00344523"/>
    <w:rsid w:val="00344857"/>
    <w:rsid w:val="00345344"/>
    <w:rsid w:val="003454FC"/>
    <w:rsid w:val="00350C61"/>
    <w:rsid w:val="003519F6"/>
    <w:rsid w:val="00351A22"/>
    <w:rsid w:val="00352BBA"/>
    <w:rsid w:val="00352F83"/>
    <w:rsid w:val="00353341"/>
    <w:rsid w:val="00353E83"/>
    <w:rsid w:val="00354236"/>
    <w:rsid w:val="00354560"/>
    <w:rsid w:val="0035628F"/>
    <w:rsid w:val="00356F6F"/>
    <w:rsid w:val="0035719A"/>
    <w:rsid w:val="00360567"/>
    <w:rsid w:val="00360D42"/>
    <w:rsid w:val="00360F59"/>
    <w:rsid w:val="003614BD"/>
    <w:rsid w:val="003619AA"/>
    <w:rsid w:val="0036243A"/>
    <w:rsid w:val="00363F5F"/>
    <w:rsid w:val="00364A09"/>
    <w:rsid w:val="00365237"/>
    <w:rsid w:val="00366530"/>
    <w:rsid w:val="00372311"/>
    <w:rsid w:val="003728FA"/>
    <w:rsid w:val="003740D1"/>
    <w:rsid w:val="00374974"/>
    <w:rsid w:val="0037521B"/>
    <w:rsid w:val="00375EA2"/>
    <w:rsid w:val="00375EE0"/>
    <w:rsid w:val="00377A7F"/>
    <w:rsid w:val="0038070A"/>
    <w:rsid w:val="00380A6D"/>
    <w:rsid w:val="00380E2C"/>
    <w:rsid w:val="0038112F"/>
    <w:rsid w:val="00381858"/>
    <w:rsid w:val="003832FE"/>
    <w:rsid w:val="003908BC"/>
    <w:rsid w:val="00390910"/>
    <w:rsid w:val="00391779"/>
    <w:rsid w:val="0039232C"/>
    <w:rsid w:val="003927D6"/>
    <w:rsid w:val="00393401"/>
    <w:rsid w:val="0039363F"/>
    <w:rsid w:val="00393DDE"/>
    <w:rsid w:val="00393FA2"/>
    <w:rsid w:val="00393FE9"/>
    <w:rsid w:val="003974A4"/>
    <w:rsid w:val="003A0093"/>
    <w:rsid w:val="003A01D6"/>
    <w:rsid w:val="003A1432"/>
    <w:rsid w:val="003A1C75"/>
    <w:rsid w:val="003A33F5"/>
    <w:rsid w:val="003A634D"/>
    <w:rsid w:val="003A7892"/>
    <w:rsid w:val="003B1496"/>
    <w:rsid w:val="003B1DBF"/>
    <w:rsid w:val="003B486F"/>
    <w:rsid w:val="003B720C"/>
    <w:rsid w:val="003C1F87"/>
    <w:rsid w:val="003C3191"/>
    <w:rsid w:val="003C44DA"/>
    <w:rsid w:val="003C77A6"/>
    <w:rsid w:val="003D0904"/>
    <w:rsid w:val="003D179E"/>
    <w:rsid w:val="003D227E"/>
    <w:rsid w:val="003D3D45"/>
    <w:rsid w:val="003D48CC"/>
    <w:rsid w:val="003D62FD"/>
    <w:rsid w:val="003E02C4"/>
    <w:rsid w:val="003E1E7F"/>
    <w:rsid w:val="003E2161"/>
    <w:rsid w:val="003E3586"/>
    <w:rsid w:val="003E5F13"/>
    <w:rsid w:val="003E6BD7"/>
    <w:rsid w:val="003E7145"/>
    <w:rsid w:val="003E753F"/>
    <w:rsid w:val="003E762D"/>
    <w:rsid w:val="003E7A37"/>
    <w:rsid w:val="003F0006"/>
    <w:rsid w:val="003F04CA"/>
    <w:rsid w:val="003F0C6B"/>
    <w:rsid w:val="003F10BF"/>
    <w:rsid w:val="003F2971"/>
    <w:rsid w:val="003F2B53"/>
    <w:rsid w:val="003F37F0"/>
    <w:rsid w:val="003F5205"/>
    <w:rsid w:val="003F5833"/>
    <w:rsid w:val="003F6702"/>
    <w:rsid w:val="003F68EB"/>
    <w:rsid w:val="0040002F"/>
    <w:rsid w:val="004014C7"/>
    <w:rsid w:val="00401BD6"/>
    <w:rsid w:val="00402E14"/>
    <w:rsid w:val="00404564"/>
    <w:rsid w:val="00404B6E"/>
    <w:rsid w:val="00406606"/>
    <w:rsid w:val="00407700"/>
    <w:rsid w:val="00407B31"/>
    <w:rsid w:val="00407DCC"/>
    <w:rsid w:val="0041029C"/>
    <w:rsid w:val="00410721"/>
    <w:rsid w:val="00410AB6"/>
    <w:rsid w:val="00411278"/>
    <w:rsid w:val="00411798"/>
    <w:rsid w:val="0041265A"/>
    <w:rsid w:val="0041427A"/>
    <w:rsid w:val="00415915"/>
    <w:rsid w:val="004168DA"/>
    <w:rsid w:val="00416C08"/>
    <w:rsid w:val="00416F89"/>
    <w:rsid w:val="004176A9"/>
    <w:rsid w:val="00417FE2"/>
    <w:rsid w:val="00420468"/>
    <w:rsid w:val="0042242F"/>
    <w:rsid w:val="00425E38"/>
    <w:rsid w:val="00425E93"/>
    <w:rsid w:val="0042606F"/>
    <w:rsid w:val="0042693E"/>
    <w:rsid w:val="00427285"/>
    <w:rsid w:val="0042742A"/>
    <w:rsid w:val="00430558"/>
    <w:rsid w:val="00431C6F"/>
    <w:rsid w:val="0043254B"/>
    <w:rsid w:val="00432998"/>
    <w:rsid w:val="00433D73"/>
    <w:rsid w:val="004348E0"/>
    <w:rsid w:val="00434E4A"/>
    <w:rsid w:val="00435150"/>
    <w:rsid w:val="00437124"/>
    <w:rsid w:val="00437578"/>
    <w:rsid w:val="00440876"/>
    <w:rsid w:val="00441230"/>
    <w:rsid w:val="00441679"/>
    <w:rsid w:val="00441FD3"/>
    <w:rsid w:val="00443962"/>
    <w:rsid w:val="004447CF"/>
    <w:rsid w:val="00444893"/>
    <w:rsid w:val="00444A73"/>
    <w:rsid w:val="00445809"/>
    <w:rsid w:val="00446352"/>
    <w:rsid w:val="00447AAB"/>
    <w:rsid w:val="00447FF6"/>
    <w:rsid w:val="00450D9E"/>
    <w:rsid w:val="00450EB2"/>
    <w:rsid w:val="00451764"/>
    <w:rsid w:val="00452D2C"/>
    <w:rsid w:val="004530B6"/>
    <w:rsid w:val="0045364D"/>
    <w:rsid w:val="00454661"/>
    <w:rsid w:val="00455768"/>
    <w:rsid w:val="00456564"/>
    <w:rsid w:val="00456B4F"/>
    <w:rsid w:val="00456F9F"/>
    <w:rsid w:val="00460299"/>
    <w:rsid w:val="004604AF"/>
    <w:rsid w:val="004611F9"/>
    <w:rsid w:val="004612A7"/>
    <w:rsid w:val="00461C5C"/>
    <w:rsid w:val="004626F6"/>
    <w:rsid w:val="004634EC"/>
    <w:rsid w:val="00463C78"/>
    <w:rsid w:val="0046463C"/>
    <w:rsid w:val="004654F7"/>
    <w:rsid w:val="00465985"/>
    <w:rsid w:val="00466217"/>
    <w:rsid w:val="004663F6"/>
    <w:rsid w:val="004676FC"/>
    <w:rsid w:val="00470610"/>
    <w:rsid w:val="0047149A"/>
    <w:rsid w:val="0047187C"/>
    <w:rsid w:val="0047214B"/>
    <w:rsid w:val="00472D62"/>
    <w:rsid w:val="00474E00"/>
    <w:rsid w:val="00476C63"/>
    <w:rsid w:val="004808F3"/>
    <w:rsid w:val="00483B53"/>
    <w:rsid w:val="0048443E"/>
    <w:rsid w:val="00485BA1"/>
    <w:rsid w:val="00486DFB"/>
    <w:rsid w:val="00490A31"/>
    <w:rsid w:val="004914FD"/>
    <w:rsid w:val="00491C96"/>
    <w:rsid w:val="00491F16"/>
    <w:rsid w:val="0049225B"/>
    <w:rsid w:val="00492BA5"/>
    <w:rsid w:val="004943F4"/>
    <w:rsid w:val="00496196"/>
    <w:rsid w:val="0049740D"/>
    <w:rsid w:val="004A00FC"/>
    <w:rsid w:val="004A066E"/>
    <w:rsid w:val="004A35BC"/>
    <w:rsid w:val="004A410F"/>
    <w:rsid w:val="004A41EA"/>
    <w:rsid w:val="004A42C4"/>
    <w:rsid w:val="004A5438"/>
    <w:rsid w:val="004B14EC"/>
    <w:rsid w:val="004B39DC"/>
    <w:rsid w:val="004B4210"/>
    <w:rsid w:val="004B6308"/>
    <w:rsid w:val="004B7057"/>
    <w:rsid w:val="004B716B"/>
    <w:rsid w:val="004B7284"/>
    <w:rsid w:val="004C0B4C"/>
    <w:rsid w:val="004C199E"/>
    <w:rsid w:val="004C4CF6"/>
    <w:rsid w:val="004C54BE"/>
    <w:rsid w:val="004C5869"/>
    <w:rsid w:val="004D1644"/>
    <w:rsid w:val="004D23F1"/>
    <w:rsid w:val="004D2657"/>
    <w:rsid w:val="004D29C5"/>
    <w:rsid w:val="004D3B5C"/>
    <w:rsid w:val="004D4C97"/>
    <w:rsid w:val="004D5208"/>
    <w:rsid w:val="004D5A63"/>
    <w:rsid w:val="004D6E2B"/>
    <w:rsid w:val="004E005C"/>
    <w:rsid w:val="004E0968"/>
    <w:rsid w:val="004E0D23"/>
    <w:rsid w:val="004E16EB"/>
    <w:rsid w:val="004E252A"/>
    <w:rsid w:val="004E25D1"/>
    <w:rsid w:val="004E2BD8"/>
    <w:rsid w:val="004E3666"/>
    <w:rsid w:val="004F02AA"/>
    <w:rsid w:val="004F0B7A"/>
    <w:rsid w:val="004F1682"/>
    <w:rsid w:val="004F21EA"/>
    <w:rsid w:val="004F2BA9"/>
    <w:rsid w:val="004F2D5C"/>
    <w:rsid w:val="004F2EC6"/>
    <w:rsid w:val="004F46E3"/>
    <w:rsid w:val="004F487D"/>
    <w:rsid w:val="004F4FD1"/>
    <w:rsid w:val="004F5449"/>
    <w:rsid w:val="004F6CF6"/>
    <w:rsid w:val="004F7566"/>
    <w:rsid w:val="005000D2"/>
    <w:rsid w:val="00500C3B"/>
    <w:rsid w:val="00501371"/>
    <w:rsid w:val="005035E5"/>
    <w:rsid w:val="00504282"/>
    <w:rsid w:val="00506051"/>
    <w:rsid w:val="005078C8"/>
    <w:rsid w:val="00511A5F"/>
    <w:rsid w:val="00512C9C"/>
    <w:rsid w:val="00515108"/>
    <w:rsid w:val="00515445"/>
    <w:rsid w:val="005157BD"/>
    <w:rsid w:val="00515DC5"/>
    <w:rsid w:val="0051611F"/>
    <w:rsid w:val="00521E87"/>
    <w:rsid w:val="005220CD"/>
    <w:rsid w:val="005225F0"/>
    <w:rsid w:val="00524183"/>
    <w:rsid w:val="005249CD"/>
    <w:rsid w:val="005253CC"/>
    <w:rsid w:val="00525CD6"/>
    <w:rsid w:val="005308F8"/>
    <w:rsid w:val="00532544"/>
    <w:rsid w:val="00533C86"/>
    <w:rsid w:val="00534432"/>
    <w:rsid w:val="00534DB8"/>
    <w:rsid w:val="0053558D"/>
    <w:rsid w:val="00536341"/>
    <w:rsid w:val="00540312"/>
    <w:rsid w:val="005443ED"/>
    <w:rsid w:val="00545008"/>
    <w:rsid w:val="00546486"/>
    <w:rsid w:val="00546B36"/>
    <w:rsid w:val="00547683"/>
    <w:rsid w:val="00552747"/>
    <w:rsid w:val="00552934"/>
    <w:rsid w:val="00552E0B"/>
    <w:rsid w:val="005532B8"/>
    <w:rsid w:val="0055406E"/>
    <w:rsid w:val="00554765"/>
    <w:rsid w:val="00555250"/>
    <w:rsid w:val="00555732"/>
    <w:rsid w:val="005560B5"/>
    <w:rsid w:val="00557579"/>
    <w:rsid w:val="00560297"/>
    <w:rsid w:val="00560E26"/>
    <w:rsid w:val="00562490"/>
    <w:rsid w:val="00565E4D"/>
    <w:rsid w:val="0056643F"/>
    <w:rsid w:val="005702B0"/>
    <w:rsid w:val="00570673"/>
    <w:rsid w:val="00571037"/>
    <w:rsid w:val="0057126B"/>
    <w:rsid w:val="005736F3"/>
    <w:rsid w:val="00573D54"/>
    <w:rsid w:val="00574048"/>
    <w:rsid w:val="005751D3"/>
    <w:rsid w:val="00576340"/>
    <w:rsid w:val="00576C56"/>
    <w:rsid w:val="0058035B"/>
    <w:rsid w:val="005814D9"/>
    <w:rsid w:val="00582688"/>
    <w:rsid w:val="00582D53"/>
    <w:rsid w:val="005831FD"/>
    <w:rsid w:val="005849E3"/>
    <w:rsid w:val="0058527F"/>
    <w:rsid w:val="00591AEF"/>
    <w:rsid w:val="0059250F"/>
    <w:rsid w:val="00592DDE"/>
    <w:rsid w:val="00594256"/>
    <w:rsid w:val="0059487E"/>
    <w:rsid w:val="00596474"/>
    <w:rsid w:val="00596CEE"/>
    <w:rsid w:val="00596F42"/>
    <w:rsid w:val="0059730D"/>
    <w:rsid w:val="005A0975"/>
    <w:rsid w:val="005A295C"/>
    <w:rsid w:val="005A3E08"/>
    <w:rsid w:val="005A49A3"/>
    <w:rsid w:val="005A4AAA"/>
    <w:rsid w:val="005A514A"/>
    <w:rsid w:val="005A53A9"/>
    <w:rsid w:val="005A7CB8"/>
    <w:rsid w:val="005B0B30"/>
    <w:rsid w:val="005B1113"/>
    <w:rsid w:val="005B1DE0"/>
    <w:rsid w:val="005B35E7"/>
    <w:rsid w:val="005B5D76"/>
    <w:rsid w:val="005B6232"/>
    <w:rsid w:val="005C00C1"/>
    <w:rsid w:val="005C09E1"/>
    <w:rsid w:val="005C4954"/>
    <w:rsid w:val="005C53D0"/>
    <w:rsid w:val="005C57DB"/>
    <w:rsid w:val="005C6842"/>
    <w:rsid w:val="005C6E63"/>
    <w:rsid w:val="005C71B0"/>
    <w:rsid w:val="005C78ED"/>
    <w:rsid w:val="005C790C"/>
    <w:rsid w:val="005D1FAA"/>
    <w:rsid w:val="005D2E2E"/>
    <w:rsid w:val="005D4633"/>
    <w:rsid w:val="005D5174"/>
    <w:rsid w:val="005D6D22"/>
    <w:rsid w:val="005D7058"/>
    <w:rsid w:val="005D774C"/>
    <w:rsid w:val="005E06FF"/>
    <w:rsid w:val="005E34F7"/>
    <w:rsid w:val="005E3A8B"/>
    <w:rsid w:val="005E4DBF"/>
    <w:rsid w:val="005E5111"/>
    <w:rsid w:val="005E55C9"/>
    <w:rsid w:val="005E6D3A"/>
    <w:rsid w:val="005E7559"/>
    <w:rsid w:val="005F0183"/>
    <w:rsid w:val="005F07E0"/>
    <w:rsid w:val="005F07E3"/>
    <w:rsid w:val="005F1142"/>
    <w:rsid w:val="005F1B1B"/>
    <w:rsid w:val="005F1DC8"/>
    <w:rsid w:val="005F2EB5"/>
    <w:rsid w:val="005F40FB"/>
    <w:rsid w:val="005F4B84"/>
    <w:rsid w:val="005F4E30"/>
    <w:rsid w:val="0060124E"/>
    <w:rsid w:val="00604180"/>
    <w:rsid w:val="006041A1"/>
    <w:rsid w:val="0060598A"/>
    <w:rsid w:val="00611947"/>
    <w:rsid w:val="00611980"/>
    <w:rsid w:val="00611FCB"/>
    <w:rsid w:val="00613BDB"/>
    <w:rsid w:val="00613EA8"/>
    <w:rsid w:val="00613EAA"/>
    <w:rsid w:val="00616634"/>
    <w:rsid w:val="006173D7"/>
    <w:rsid w:val="006219A6"/>
    <w:rsid w:val="00622A8F"/>
    <w:rsid w:val="00622B04"/>
    <w:rsid w:val="00625266"/>
    <w:rsid w:val="006259FE"/>
    <w:rsid w:val="006266C8"/>
    <w:rsid w:val="00627AA7"/>
    <w:rsid w:val="006318E1"/>
    <w:rsid w:val="00631DE7"/>
    <w:rsid w:val="006321D7"/>
    <w:rsid w:val="00633254"/>
    <w:rsid w:val="00633E78"/>
    <w:rsid w:val="006340DC"/>
    <w:rsid w:val="00634F9F"/>
    <w:rsid w:val="0063770F"/>
    <w:rsid w:val="00640B9F"/>
    <w:rsid w:val="006411BB"/>
    <w:rsid w:val="006424A9"/>
    <w:rsid w:val="0064260A"/>
    <w:rsid w:val="006437C6"/>
    <w:rsid w:val="006448C6"/>
    <w:rsid w:val="00646DD7"/>
    <w:rsid w:val="00647287"/>
    <w:rsid w:val="006477E1"/>
    <w:rsid w:val="006478A0"/>
    <w:rsid w:val="00647E31"/>
    <w:rsid w:val="0065192C"/>
    <w:rsid w:val="00652123"/>
    <w:rsid w:val="006524D6"/>
    <w:rsid w:val="00653893"/>
    <w:rsid w:val="00654B23"/>
    <w:rsid w:val="006556D7"/>
    <w:rsid w:val="006559B3"/>
    <w:rsid w:val="0066118C"/>
    <w:rsid w:val="00661979"/>
    <w:rsid w:val="00662C6B"/>
    <w:rsid w:val="0066310A"/>
    <w:rsid w:val="0066314E"/>
    <w:rsid w:val="00664488"/>
    <w:rsid w:val="006650E2"/>
    <w:rsid w:val="0066510C"/>
    <w:rsid w:val="00665A6A"/>
    <w:rsid w:val="00667B0D"/>
    <w:rsid w:val="00670B23"/>
    <w:rsid w:val="006713C3"/>
    <w:rsid w:val="00673D30"/>
    <w:rsid w:val="006775A8"/>
    <w:rsid w:val="00680F61"/>
    <w:rsid w:val="006819EE"/>
    <w:rsid w:val="00682600"/>
    <w:rsid w:val="00682602"/>
    <w:rsid w:val="00683449"/>
    <w:rsid w:val="00683A1B"/>
    <w:rsid w:val="00683D20"/>
    <w:rsid w:val="00684784"/>
    <w:rsid w:val="00685CA0"/>
    <w:rsid w:val="006861A6"/>
    <w:rsid w:val="00686D4A"/>
    <w:rsid w:val="00687893"/>
    <w:rsid w:val="00690915"/>
    <w:rsid w:val="006909D7"/>
    <w:rsid w:val="00691C90"/>
    <w:rsid w:val="00692E4A"/>
    <w:rsid w:val="00693B7A"/>
    <w:rsid w:val="0069513C"/>
    <w:rsid w:val="0069619B"/>
    <w:rsid w:val="00696667"/>
    <w:rsid w:val="00696C69"/>
    <w:rsid w:val="0069734E"/>
    <w:rsid w:val="006973BD"/>
    <w:rsid w:val="00697610"/>
    <w:rsid w:val="006A2309"/>
    <w:rsid w:val="006A2371"/>
    <w:rsid w:val="006A2406"/>
    <w:rsid w:val="006A2816"/>
    <w:rsid w:val="006A2FDB"/>
    <w:rsid w:val="006A51C6"/>
    <w:rsid w:val="006A58E5"/>
    <w:rsid w:val="006A58EC"/>
    <w:rsid w:val="006A6771"/>
    <w:rsid w:val="006A7DC8"/>
    <w:rsid w:val="006A7FD9"/>
    <w:rsid w:val="006B1F9B"/>
    <w:rsid w:val="006B431B"/>
    <w:rsid w:val="006B4D91"/>
    <w:rsid w:val="006B6A7A"/>
    <w:rsid w:val="006B6BC8"/>
    <w:rsid w:val="006B7AB7"/>
    <w:rsid w:val="006C12DB"/>
    <w:rsid w:val="006C28B6"/>
    <w:rsid w:val="006C2E6A"/>
    <w:rsid w:val="006C4306"/>
    <w:rsid w:val="006C5603"/>
    <w:rsid w:val="006D1AE1"/>
    <w:rsid w:val="006D2F0F"/>
    <w:rsid w:val="006D44AE"/>
    <w:rsid w:val="006D676E"/>
    <w:rsid w:val="006D6A7E"/>
    <w:rsid w:val="006D6BDE"/>
    <w:rsid w:val="006D7FF7"/>
    <w:rsid w:val="006E21E0"/>
    <w:rsid w:val="006E3946"/>
    <w:rsid w:val="006E3DBD"/>
    <w:rsid w:val="006E408F"/>
    <w:rsid w:val="006E4CA1"/>
    <w:rsid w:val="006E670E"/>
    <w:rsid w:val="006F0236"/>
    <w:rsid w:val="006F14C8"/>
    <w:rsid w:val="006F2DAF"/>
    <w:rsid w:val="006F32B0"/>
    <w:rsid w:val="006F5D31"/>
    <w:rsid w:val="006F615A"/>
    <w:rsid w:val="006F6B8C"/>
    <w:rsid w:val="006F70E3"/>
    <w:rsid w:val="006F7128"/>
    <w:rsid w:val="006F7320"/>
    <w:rsid w:val="00702A17"/>
    <w:rsid w:val="00702C38"/>
    <w:rsid w:val="007047B0"/>
    <w:rsid w:val="00704E7C"/>
    <w:rsid w:val="00705CBD"/>
    <w:rsid w:val="007065C3"/>
    <w:rsid w:val="00706EB4"/>
    <w:rsid w:val="00707621"/>
    <w:rsid w:val="0071003D"/>
    <w:rsid w:val="007108ED"/>
    <w:rsid w:val="00710F87"/>
    <w:rsid w:val="007118C2"/>
    <w:rsid w:val="007124FA"/>
    <w:rsid w:val="007130B0"/>
    <w:rsid w:val="007131FA"/>
    <w:rsid w:val="007133A4"/>
    <w:rsid w:val="00713C2B"/>
    <w:rsid w:val="00715AC7"/>
    <w:rsid w:val="0071793D"/>
    <w:rsid w:val="007208A0"/>
    <w:rsid w:val="00721379"/>
    <w:rsid w:val="00721710"/>
    <w:rsid w:val="0072227A"/>
    <w:rsid w:val="007248C7"/>
    <w:rsid w:val="00724AA2"/>
    <w:rsid w:val="00727093"/>
    <w:rsid w:val="00727C4D"/>
    <w:rsid w:val="00727D8C"/>
    <w:rsid w:val="00727F94"/>
    <w:rsid w:val="0073002F"/>
    <w:rsid w:val="00732C17"/>
    <w:rsid w:val="0073330F"/>
    <w:rsid w:val="007343A1"/>
    <w:rsid w:val="007348D3"/>
    <w:rsid w:val="00734E5D"/>
    <w:rsid w:val="007353D0"/>
    <w:rsid w:val="0073546F"/>
    <w:rsid w:val="00736D3B"/>
    <w:rsid w:val="007407BD"/>
    <w:rsid w:val="00741076"/>
    <w:rsid w:val="00741EEE"/>
    <w:rsid w:val="007435D9"/>
    <w:rsid w:val="0074382F"/>
    <w:rsid w:val="0074386B"/>
    <w:rsid w:val="0074563A"/>
    <w:rsid w:val="00745FC1"/>
    <w:rsid w:val="00746205"/>
    <w:rsid w:val="00746888"/>
    <w:rsid w:val="00750EBA"/>
    <w:rsid w:val="007518DF"/>
    <w:rsid w:val="00751969"/>
    <w:rsid w:val="00751A33"/>
    <w:rsid w:val="00751B53"/>
    <w:rsid w:val="00751E03"/>
    <w:rsid w:val="00753BC4"/>
    <w:rsid w:val="00753C73"/>
    <w:rsid w:val="00754B56"/>
    <w:rsid w:val="0075564F"/>
    <w:rsid w:val="007557CE"/>
    <w:rsid w:val="00755D5E"/>
    <w:rsid w:val="00756463"/>
    <w:rsid w:val="0076188D"/>
    <w:rsid w:val="00763B09"/>
    <w:rsid w:val="0076510F"/>
    <w:rsid w:val="007662F9"/>
    <w:rsid w:val="0077025E"/>
    <w:rsid w:val="0077067E"/>
    <w:rsid w:val="00772B25"/>
    <w:rsid w:val="0077644B"/>
    <w:rsid w:val="00777034"/>
    <w:rsid w:val="0077746C"/>
    <w:rsid w:val="00781A50"/>
    <w:rsid w:val="00781AEA"/>
    <w:rsid w:val="00783C06"/>
    <w:rsid w:val="00783F08"/>
    <w:rsid w:val="00784EF4"/>
    <w:rsid w:val="007859F3"/>
    <w:rsid w:val="00785BC3"/>
    <w:rsid w:val="00786EF0"/>
    <w:rsid w:val="00787279"/>
    <w:rsid w:val="007876CE"/>
    <w:rsid w:val="00791575"/>
    <w:rsid w:val="00793706"/>
    <w:rsid w:val="00793AC8"/>
    <w:rsid w:val="00793BA4"/>
    <w:rsid w:val="00796802"/>
    <w:rsid w:val="007A214F"/>
    <w:rsid w:val="007A2DA5"/>
    <w:rsid w:val="007A2FDD"/>
    <w:rsid w:val="007A43AA"/>
    <w:rsid w:val="007A44B0"/>
    <w:rsid w:val="007A46BB"/>
    <w:rsid w:val="007A7286"/>
    <w:rsid w:val="007B0307"/>
    <w:rsid w:val="007B0AE0"/>
    <w:rsid w:val="007B0DA9"/>
    <w:rsid w:val="007B1027"/>
    <w:rsid w:val="007B1DF8"/>
    <w:rsid w:val="007B3121"/>
    <w:rsid w:val="007B3CD7"/>
    <w:rsid w:val="007B3F59"/>
    <w:rsid w:val="007B4D72"/>
    <w:rsid w:val="007B6557"/>
    <w:rsid w:val="007C0C5F"/>
    <w:rsid w:val="007C1F1A"/>
    <w:rsid w:val="007C2053"/>
    <w:rsid w:val="007C33D8"/>
    <w:rsid w:val="007C48EB"/>
    <w:rsid w:val="007C5BED"/>
    <w:rsid w:val="007D3E22"/>
    <w:rsid w:val="007D4D59"/>
    <w:rsid w:val="007D596F"/>
    <w:rsid w:val="007D6005"/>
    <w:rsid w:val="007E08F0"/>
    <w:rsid w:val="007E0A4E"/>
    <w:rsid w:val="007E1311"/>
    <w:rsid w:val="007E1711"/>
    <w:rsid w:val="007E332A"/>
    <w:rsid w:val="007E38B3"/>
    <w:rsid w:val="007E4E05"/>
    <w:rsid w:val="007E6C83"/>
    <w:rsid w:val="007E6E73"/>
    <w:rsid w:val="007E7F26"/>
    <w:rsid w:val="007F00A0"/>
    <w:rsid w:val="007F0C0B"/>
    <w:rsid w:val="007F1449"/>
    <w:rsid w:val="007F2924"/>
    <w:rsid w:val="007F30B8"/>
    <w:rsid w:val="007F35CA"/>
    <w:rsid w:val="007F376C"/>
    <w:rsid w:val="007F3F0B"/>
    <w:rsid w:val="007F440C"/>
    <w:rsid w:val="007F57D3"/>
    <w:rsid w:val="007F59D9"/>
    <w:rsid w:val="007F5B18"/>
    <w:rsid w:val="007F6FA2"/>
    <w:rsid w:val="00800869"/>
    <w:rsid w:val="008014AB"/>
    <w:rsid w:val="008037BC"/>
    <w:rsid w:val="008054EE"/>
    <w:rsid w:val="00806C76"/>
    <w:rsid w:val="00807880"/>
    <w:rsid w:val="00811543"/>
    <w:rsid w:val="00811934"/>
    <w:rsid w:val="00812B12"/>
    <w:rsid w:val="00812F8B"/>
    <w:rsid w:val="00813748"/>
    <w:rsid w:val="00813B18"/>
    <w:rsid w:val="00813C48"/>
    <w:rsid w:val="00816AD4"/>
    <w:rsid w:val="00817DFD"/>
    <w:rsid w:val="00821D97"/>
    <w:rsid w:val="00823B8A"/>
    <w:rsid w:val="00824AE1"/>
    <w:rsid w:val="0082610E"/>
    <w:rsid w:val="00826B2F"/>
    <w:rsid w:val="0083026F"/>
    <w:rsid w:val="008322AD"/>
    <w:rsid w:val="00832302"/>
    <w:rsid w:val="00833402"/>
    <w:rsid w:val="00834384"/>
    <w:rsid w:val="008376E0"/>
    <w:rsid w:val="00842B30"/>
    <w:rsid w:val="00842C5D"/>
    <w:rsid w:val="008439F1"/>
    <w:rsid w:val="00844237"/>
    <w:rsid w:val="00844F25"/>
    <w:rsid w:val="00845514"/>
    <w:rsid w:val="008467C1"/>
    <w:rsid w:val="00846890"/>
    <w:rsid w:val="00846CB3"/>
    <w:rsid w:val="00847954"/>
    <w:rsid w:val="00850C91"/>
    <w:rsid w:val="00851281"/>
    <w:rsid w:val="008528C9"/>
    <w:rsid w:val="00853727"/>
    <w:rsid w:val="0085544C"/>
    <w:rsid w:val="00855AEE"/>
    <w:rsid w:val="0085663B"/>
    <w:rsid w:val="008607FA"/>
    <w:rsid w:val="00862D66"/>
    <w:rsid w:val="008637CA"/>
    <w:rsid w:val="008639F6"/>
    <w:rsid w:val="00864239"/>
    <w:rsid w:val="00864CD0"/>
    <w:rsid w:val="00864CED"/>
    <w:rsid w:val="008652F1"/>
    <w:rsid w:val="008654F8"/>
    <w:rsid w:val="0086622C"/>
    <w:rsid w:val="008663F8"/>
    <w:rsid w:val="00866FCD"/>
    <w:rsid w:val="008713BB"/>
    <w:rsid w:val="008727B3"/>
    <w:rsid w:val="0087349D"/>
    <w:rsid w:val="00874777"/>
    <w:rsid w:val="00875332"/>
    <w:rsid w:val="00875D15"/>
    <w:rsid w:val="00876B77"/>
    <w:rsid w:val="00876BDF"/>
    <w:rsid w:val="00881332"/>
    <w:rsid w:val="00881585"/>
    <w:rsid w:val="008838A0"/>
    <w:rsid w:val="00883FC9"/>
    <w:rsid w:val="00885FCE"/>
    <w:rsid w:val="00886A9F"/>
    <w:rsid w:val="00886C74"/>
    <w:rsid w:val="0088707B"/>
    <w:rsid w:val="00887C0B"/>
    <w:rsid w:val="008946D3"/>
    <w:rsid w:val="0089482E"/>
    <w:rsid w:val="00895BEC"/>
    <w:rsid w:val="0089636A"/>
    <w:rsid w:val="008968B6"/>
    <w:rsid w:val="008A0713"/>
    <w:rsid w:val="008A0AF1"/>
    <w:rsid w:val="008A0F7D"/>
    <w:rsid w:val="008A11E4"/>
    <w:rsid w:val="008A3295"/>
    <w:rsid w:val="008A424D"/>
    <w:rsid w:val="008A4667"/>
    <w:rsid w:val="008A78ED"/>
    <w:rsid w:val="008A7C96"/>
    <w:rsid w:val="008B0DFD"/>
    <w:rsid w:val="008B20C4"/>
    <w:rsid w:val="008B2C25"/>
    <w:rsid w:val="008B30A2"/>
    <w:rsid w:val="008B31B9"/>
    <w:rsid w:val="008B323F"/>
    <w:rsid w:val="008B35AC"/>
    <w:rsid w:val="008B4FB8"/>
    <w:rsid w:val="008B5A7B"/>
    <w:rsid w:val="008B60DE"/>
    <w:rsid w:val="008B63F9"/>
    <w:rsid w:val="008B65C8"/>
    <w:rsid w:val="008B7829"/>
    <w:rsid w:val="008C1A84"/>
    <w:rsid w:val="008C2C12"/>
    <w:rsid w:val="008C2DA0"/>
    <w:rsid w:val="008C3A4A"/>
    <w:rsid w:val="008C67CB"/>
    <w:rsid w:val="008C7778"/>
    <w:rsid w:val="008D0F5C"/>
    <w:rsid w:val="008D1F5A"/>
    <w:rsid w:val="008D2E55"/>
    <w:rsid w:val="008D3ACE"/>
    <w:rsid w:val="008D4585"/>
    <w:rsid w:val="008D4EA9"/>
    <w:rsid w:val="008D560D"/>
    <w:rsid w:val="008D6741"/>
    <w:rsid w:val="008E08C5"/>
    <w:rsid w:val="008E2030"/>
    <w:rsid w:val="008E24B7"/>
    <w:rsid w:val="008E313F"/>
    <w:rsid w:val="008E3862"/>
    <w:rsid w:val="008E4656"/>
    <w:rsid w:val="008E7AE6"/>
    <w:rsid w:val="008F0763"/>
    <w:rsid w:val="008F1C31"/>
    <w:rsid w:val="008F3644"/>
    <w:rsid w:val="008F392A"/>
    <w:rsid w:val="008F5E9B"/>
    <w:rsid w:val="008F6043"/>
    <w:rsid w:val="008F7F75"/>
    <w:rsid w:val="00900410"/>
    <w:rsid w:val="0090071A"/>
    <w:rsid w:val="009009F8"/>
    <w:rsid w:val="00900E63"/>
    <w:rsid w:val="00901C62"/>
    <w:rsid w:val="00901E19"/>
    <w:rsid w:val="00902721"/>
    <w:rsid w:val="00903381"/>
    <w:rsid w:val="00904CB3"/>
    <w:rsid w:val="00906835"/>
    <w:rsid w:val="0091158D"/>
    <w:rsid w:val="009124D7"/>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4BA8"/>
    <w:rsid w:val="00924D32"/>
    <w:rsid w:val="00924E41"/>
    <w:rsid w:val="009250F4"/>
    <w:rsid w:val="009262F7"/>
    <w:rsid w:val="009311C6"/>
    <w:rsid w:val="00931BFD"/>
    <w:rsid w:val="00931E51"/>
    <w:rsid w:val="009347CA"/>
    <w:rsid w:val="009347D3"/>
    <w:rsid w:val="00936029"/>
    <w:rsid w:val="00937CB4"/>
    <w:rsid w:val="00940537"/>
    <w:rsid w:val="00943883"/>
    <w:rsid w:val="009459CC"/>
    <w:rsid w:val="00946564"/>
    <w:rsid w:val="00950A00"/>
    <w:rsid w:val="00950D09"/>
    <w:rsid w:val="009516EF"/>
    <w:rsid w:val="009522A6"/>
    <w:rsid w:val="00953A0A"/>
    <w:rsid w:val="0095420D"/>
    <w:rsid w:val="0095450F"/>
    <w:rsid w:val="00954E3E"/>
    <w:rsid w:val="009552BB"/>
    <w:rsid w:val="00956242"/>
    <w:rsid w:val="00956870"/>
    <w:rsid w:val="009575A3"/>
    <w:rsid w:val="00957B3A"/>
    <w:rsid w:val="00960161"/>
    <w:rsid w:val="00961208"/>
    <w:rsid w:val="00962593"/>
    <w:rsid w:val="009635E6"/>
    <w:rsid w:val="00965F84"/>
    <w:rsid w:val="009709F3"/>
    <w:rsid w:val="0097360E"/>
    <w:rsid w:val="00976823"/>
    <w:rsid w:val="00976CA6"/>
    <w:rsid w:val="00977996"/>
    <w:rsid w:val="00980D00"/>
    <w:rsid w:val="00980DE3"/>
    <w:rsid w:val="00981D89"/>
    <w:rsid w:val="00982C5A"/>
    <w:rsid w:val="00983CF4"/>
    <w:rsid w:val="009875B3"/>
    <w:rsid w:val="0098771D"/>
    <w:rsid w:val="00987AEF"/>
    <w:rsid w:val="009915E3"/>
    <w:rsid w:val="0099290E"/>
    <w:rsid w:val="00994494"/>
    <w:rsid w:val="00996FAC"/>
    <w:rsid w:val="009A0A61"/>
    <w:rsid w:val="009A159A"/>
    <w:rsid w:val="009A1979"/>
    <w:rsid w:val="009A3749"/>
    <w:rsid w:val="009A3801"/>
    <w:rsid w:val="009A3F0B"/>
    <w:rsid w:val="009A41B1"/>
    <w:rsid w:val="009A666D"/>
    <w:rsid w:val="009A7D21"/>
    <w:rsid w:val="009B0415"/>
    <w:rsid w:val="009B06E7"/>
    <w:rsid w:val="009B3093"/>
    <w:rsid w:val="009B30BF"/>
    <w:rsid w:val="009B36E8"/>
    <w:rsid w:val="009B3B98"/>
    <w:rsid w:val="009B6FBE"/>
    <w:rsid w:val="009B745A"/>
    <w:rsid w:val="009B786E"/>
    <w:rsid w:val="009C0829"/>
    <w:rsid w:val="009C0940"/>
    <w:rsid w:val="009C23BD"/>
    <w:rsid w:val="009C3DDE"/>
    <w:rsid w:val="009C4B49"/>
    <w:rsid w:val="009C548F"/>
    <w:rsid w:val="009C6EB6"/>
    <w:rsid w:val="009C773A"/>
    <w:rsid w:val="009D01FB"/>
    <w:rsid w:val="009D072A"/>
    <w:rsid w:val="009D1097"/>
    <w:rsid w:val="009D397A"/>
    <w:rsid w:val="009D3E44"/>
    <w:rsid w:val="009D405F"/>
    <w:rsid w:val="009D50BA"/>
    <w:rsid w:val="009D5455"/>
    <w:rsid w:val="009D6D6D"/>
    <w:rsid w:val="009D7896"/>
    <w:rsid w:val="009D7AC0"/>
    <w:rsid w:val="009E065C"/>
    <w:rsid w:val="009E5CDC"/>
    <w:rsid w:val="009E7136"/>
    <w:rsid w:val="009E7F34"/>
    <w:rsid w:val="009F176D"/>
    <w:rsid w:val="009F32CE"/>
    <w:rsid w:val="009F446A"/>
    <w:rsid w:val="009F495B"/>
    <w:rsid w:val="009F5246"/>
    <w:rsid w:val="009F7DFE"/>
    <w:rsid w:val="00A00309"/>
    <w:rsid w:val="00A012FA"/>
    <w:rsid w:val="00A02062"/>
    <w:rsid w:val="00A03278"/>
    <w:rsid w:val="00A05697"/>
    <w:rsid w:val="00A05A1E"/>
    <w:rsid w:val="00A05A38"/>
    <w:rsid w:val="00A06B88"/>
    <w:rsid w:val="00A07089"/>
    <w:rsid w:val="00A1023B"/>
    <w:rsid w:val="00A11E0F"/>
    <w:rsid w:val="00A15E27"/>
    <w:rsid w:val="00A16143"/>
    <w:rsid w:val="00A16AFB"/>
    <w:rsid w:val="00A16CB4"/>
    <w:rsid w:val="00A17BD6"/>
    <w:rsid w:val="00A2414A"/>
    <w:rsid w:val="00A24BC1"/>
    <w:rsid w:val="00A267EC"/>
    <w:rsid w:val="00A27CBC"/>
    <w:rsid w:val="00A3183A"/>
    <w:rsid w:val="00A357A6"/>
    <w:rsid w:val="00A37F0E"/>
    <w:rsid w:val="00A4023C"/>
    <w:rsid w:val="00A42634"/>
    <w:rsid w:val="00A433E5"/>
    <w:rsid w:val="00A43D2F"/>
    <w:rsid w:val="00A44E3E"/>
    <w:rsid w:val="00A44E48"/>
    <w:rsid w:val="00A47975"/>
    <w:rsid w:val="00A5027B"/>
    <w:rsid w:val="00A503E8"/>
    <w:rsid w:val="00A5552E"/>
    <w:rsid w:val="00A55A52"/>
    <w:rsid w:val="00A564AA"/>
    <w:rsid w:val="00A56CC1"/>
    <w:rsid w:val="00A60DAC"/>
    <w:rsid w:val="00A614DB"/>
    <w:rsid w:val="00A633BE"/>
    <w:rsid w:val="00A6465D"/>
    <w:rsid w:val="00A64A87"/>
    <w:rsid w:val="00A64ACC"/>
    <w:rsid w:val="00A64D52"/>
    <w:rsid w:val="00A64E4D"/>
    <w:rsid w:val="00A65152"/>
    <w:rsid w:val="00A651E2"/>
    <w:rsid w:val="00A6532D"/>
    <w:rsid w:val="00A66BF2"/>
    <w:rsid w:val="00A66C02"/>
    <w:rsid w:val="00A7029C"/>
    <w:rsid w:val="00A70D4F"/>
    <w:rsid w:val="00A71548"/>
    <w:rsid w:val="00A71A19"/>
    <w:rsid w:val="00A7204F"/>
    <w:rsid w:val="00A72472"/>
    <w:rsid w:val="00A728BF"/>
    <w:rsid w:val="00A72900"/>
    <w:rsid w:val="00A74657"/>
    <w:rsid w:val="00A74E00"/>
    <w:rsid w:val="00A75672"/>
    <w:rsid w:val="00A80E4C"/>
    <w:rsid w:val="00A81F44"/>
    <w:rsid w:val="00A83835"/>
    <w:rsid w:val="00A851D9"/>
    <w:rsid w:val="00A85F0A"/>
    <w:rsid w:val="00A90868"/>
    <w:rsid w:val="00A90AB5"/>
    <w:rsid w:val="00A9105B"/>
    <w:rsid w:val="00A927B4"/>
    <w:rsid w:val="00A93057"/>
    <w:rsid w:val="00A934EE"/>
    <w:rsid w:val="00A9363B"/>
    <w:rsid w:val="00A96000"/>
    <w:rsid w:val="00AA11CD"/>
    <w:rsid w:val="00AA2084"/>
    <w:rsid w:val="00AA2174"/>
    <w:rsid w:val="00AA29D7"/>
    <w:rsid w:val="00AA467D"/>
    <w:rsid w:val="00AA4766"/>
    <w:rsid w:val="00AA48E1"/>
    <w:rsid w:val="00AA5B0D"/>
    <w:rsid w:val="00AA5D9B"/>
    <w:rsid w:val="00AA5FFC"/>
    <w:rsid w:val="00AA6222"/>
    <w:rsid w:val="00AA6CB5"/>
    <w:rsid w:val="00AA7473"/>
    <w:rsid w:val="00AB052E"/>
    <w:rsid w:val="00AB08BF"/>
    <w:rsid w:val="00AB195B"/>
    <w:rsid w:val="00AB3374"/>
    <w:rsid w:val="00AB408B"/>
    <w:rsid w:val="00AB7D47"/>
    <w:rsid w:val="00AC2368"/>
    <w:rsid w:val="00AC24AF"/>
    <w:rsid w:val="00AC3033"/>
    <w:rsid w:val="00AC32F8"/>
    <w:rsid w:val="00AC37BE"/>
    <w:rsid w:val="00AC4A03"/>
    <w:rsid w:val="00AC4C99"/>
    <w:rsid w:val="00AC71F6"/>
    <w:rsid w:val="00AC72CD"/>
    <w:rsid w:val="00AC7648"/>
    <w:rsid w:val="00AD0CE5"/>
    <w:rsid w:val="00AD1FFA"/>
    <w:rsid w:val="00AD2751"/>
    <w:rsid w:val="00AD28D1"/>
    <w:rsid w:val="00AD3747"/>
    <w:rsid w:val="00AD37FD"/>
    <w:rsid w:val="00AD3EB7"/>
    <w:rsid w:val="00AD55CA"/>
    <w:rsid w:val="00AD66BF"/>
    <w:rsid w:val="00AE0F56"/>
    <w:rsid w:val="00AE23A0"/>
    <w:rsid w:val="00AE4972"/>
    <w:rsid w:val="00AE67EF"/>
    <w:rsid w:val="00AE7DFB"/>
    <w:rsid w:val="00AF02F7"/>
    <w:rsid w:val="00AF089C"/>
    <w:rsid w:val="00AF2CFC"/>
    <w:rsid w:val="00AF33A6"/>
    <w:rsid w:val="00AF3816"/>
    <w:rsid w:val="00AF492B"/>
    <w:rsid w:val="00AF532C"/>
    <w:rsid w:val="00AF59E7"/>
    <w:rsid w:val="00AF70D0"/>
    <w:rsid w:val="00AF7F01"/>
    <w:rsid w:val="00B02152"/>
    <w:rsid w:val="00B057A8"/>
    <w:rsid w:val="00B113EC"/>
    <w:rsid w:val="00B154CA"/>
    <w:rsid w:val="00B154D2"/>
    <w:rsid w:val="00B16585"/>
    <w:rsid w:val="00B165B2"/>
    <w:rsid w:val="00B17F2B"/>
    <w:rsid w:val="00B21F79"/>
    <w:rsid w:val="00B23340"/>
    <w:rsid w:val="00B24DCC"/>
    <w:rsid w:val="00B268A4"/>
    <w:rsid w:val="00B26C47"/>
    <w:rsid w:val="00B26E26"/>
    <w:rsid w:val="00B26EC2"/>
    <w:rsid w:val="00B275F9"/>
    <w:rsid w:val="00B27ECC"/>
    <w:rsid w:val="00B30DD7"/>
    <w:rsid w:val="00B320A9"/>
    <w:rsid w:val="00B3291E"/>
    <w:rsid w:val="00B33C33"/>
    <w:rsid w:val="00B33CB6"/>
    <w:rsid w:val="00B35551"/>
    <w:rsid w:val="00B37165"/>
    <w:rsid w:val="00B40646"/>
    <w:rsid w:val="00B42502"/>
    <w:rsid w:val="00B436A3"/>
    <w:rsid w:val="00B4466E"/>
    <w:rsid w:val="00B44AA9"/>
    <w:rsid w:val="00B461A2"/>
    <w:rsid w:val="00B47C1B"/>
    <w:rsid w:val="00B50808"/>
    <w:rsid w:val="00B514A8"/>
    <w:rsid w:val="00B53117"/>
    <w:rsid w:val="00B53E62"/>
    <w:rsid w:val="00B575EA"/>
    <w:rsid w:val="00B607DA"/>
    <w:rsid w:val="00B62AE2"/>
    <w:rsid w:val="00B634AD"/>
    <w:rsid w:val="00B634AF"/>
    <w:rsid w:val="00B642A8"/>
    <w:rsid w:val="00B65A46"/>
    <w:rsid w:val="00B65EC2"/>
    <w:rsid w:val="00B67B34"/>
    <w:rsid w:val="00B67E22"/>
    <w:rsid w:val="00B700C0"/>
    <w:rsid w:val="00B702F1"/>
    <w:rsid w:val="00B71906"/>
    <w:rsid w:val="00B71A5C"/>
    <w:rsid w:val="00B71B17"/>
    <w:rsid w:val="00B71D64"/>
    <w:rsid w:val="00B7261F"/>
    <w:rsid w:val="00B72B04"/>
    <w:rsid w:val="00B732E4"/>
    <w:rsid w:val="00B73CF6"/>
    <w:rsid w:val="00B74B75"/>
    <w:rsid w:val="00B7527C"/>
    <w:rsid w:val="00B75303"/>
    <w:rsid w:val="00B75487"/>
    <w:rsid w:val="00B77711"/>
    <w:rsid w:val="00B77AF9"/>
    <w:rsid w:val="00B801B2"/>
    <w:rsid w:val="00B819CA"/>
    <w:rsid w:val="00B81AA6"/>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5F25"/>
    <w:rsid w:val="00B96581"/>
    <w:rsid w:val="00B97088"/>
    <w:rsid w:val="00B97B9A"/>
    <w:rsid w:val="00B97EDB"/>
    <w:rsid w:val="00BA1B17"/>
    <w:rsid w:val="00BA1D91"/>
    <w:rsid w:val="00BA1EF5"/>
    <w:rsid w:val="00BA2B06"/>
    <w:rsid w:val="00BA4650"/>
    <w:rsid w:val="00BA5FE4"/>
    <w:rsid w:val="00BA6122"/>
    <w:rsid w:val="00BA6AD9"/>
    <w:rsid w:val="00BA78F7"/>
    <w:rsid w:val="00BB1636"/>
    <w:rsid w:val="00BB1C15"/>
    <w:rsid w:val="00BB2528"/>
    <w:rsid w:val="00BB2960"/>
    <w:rsid w:val="00BB2B6D"/>
    <w:rsid w:val="00BB3285"/>
    <w:rsid w:val="00BB3B97"/>
    <w:rsid w:val="00BB54EB"/>
    <w:rsid w:val="00BB6EBF"/>
    <w:rsid w:val="00BB7B86"/>
    <w:rsid w:val="00BC0B59"/>
    <w:rsid w:val="00BC0DC2"/>
    <w:rsid w:val="00BC12E2"/>
    <w:rsid w:val="00BC2705"/>
    <w:rsid w:val="00BC3BE9"/>
    <w:rsid w:val="00BC7A3E"/>
    <w:rsid w:val="00BD03ED"/>
    <w:rsid w:val="00BD08B0"/>
    <w:rsid w:val="00BD119E"/>
    <w:rsid w:val="00BD14EF"/>
    <w:rsid w:val="00BD19EA"/>
    <w:rsid w:val="00BD32F8"/>
    <w:rsid w:val="00BD336B"/>
    <w:rsid w:val="00BD44A3"/>
    <w:rsid w:val="00BD4C90"/>
    <w:rsid w:val="00BD752D"/>
    <w:rsid w:val="00BE060B"/>
    <w:rsid w:val="00BE1130"/>
    <w:rsid w:val="00BE1642"/>
    <w:rsid w:val="00BE28DB"/>
    <w:rsid w:val="00BE309F"/>
    <w:rsid w:val="00BE41D9"/>
    <w:rsid w:val="00BE5AA7"/>
    <w:rsid w:val="00BE664B"/>
    <w:rsid w:val="00BE7075"/>
    <w:rsid w:val="00BE7681"/>
    <w:rsid w:val="00BE7733"/>
    <w:rsid w:val="00BF014A"/>
    <w:rsid w:val="00BF24FD"/>
    <w:rsid w:val="00BF2709"/>
    <w:rsid w:val="00BF290D"/>
    <w:rsid w:val="00BF298F"/>
    <w:rsid w:val="00BF4B64"/>
    <w:rsid w:val="00BF59AE"/>
    <w:rsid w:val="00BF5C39"/>
    <w:rsid w:val="00C01478"/>
    <w:rsid w:val="00C0182F"/>
    <w:rsid w:val="00C0375B"/>
    <w:rsid w:val="00C0417D"/>
    <w:rsid w:val="00C043E5"/>
    <w:rsid w:val="00C05422"/>
    <w:rsid w:val="00C054A4"/>
    <w:rsid w:val="00C06466"/>
    <w:rsid w:val="00C12B37"/>
    <w:rsid w:val="00C12F61"/>
    <w:rsid w:val="00C13BD5"/>
    <w:rsid w:val="00C13C92"/>
    <w:rsid w:val="00C164EF"/>
    <w:rsid w:val="00C17C47"/>
    <w:rsid w:val="00C209FF"/>
    <w:rsid w:val="00C20CE5"/>
    <w:rsid w:val="00C213C0"/>
    <w:rsid w:val="00C21653"/>
    <w:rsid w:val="00C22C05"/>
    <w:rsid w:val="00C22FAA"/>
    <w:rsid w:val="00C24008"/>
    <w:rsid w:val="00C24DED"/>
    <w:rsid w:val="00C26A4E"/>
    <w:rsid w:val="00C273EF"/>
    <w:rsid w:val="00C2753D"/>
    <w:rsid w:val="00C27D4A"/>
    <w:rsid w:val="00C31B8B"/>
    <w:rsid w:val="00C32025"/>
    <w:rsid w:val="00C34621"/>
    <w:rsid w:val="00C34D6F"/>
    <w:rsid w:val="00C34E88"/>
    <w:rsid w:val="00C3506C"/>
    <w:rsid w:val="00C35CD2"/>
    <w:rsid w:val="00C36880"/>
    <w:rsid w:val="00C3702D"/>
    <w:rsid w:val="00C3731C"/>
    <w:rsid w:val="00C37AF8"/>
    <w:rsid w:val="00C37C34"/>
    <w:rsid w:val="00C408DE"/>
    <w:rsid w:val="00C41D78"/>
    <w:rsid w:val="00C431FA"/>
    <w:rsid w:val="00C44B73"/>
    <w:rsid w:val="00C44EFD"/>
    <w:rsid w:val="00C46A4D"/>
    <w:rsid w:val="00C506CF"/>
    <w:rsid w:val="00C506E9"/>
    <w:rsid w:val="00C51E90"/>
    <w:rsid w:val="00C52249"/>
    <w:rsid w:val="00C54B65"/>
    <w:rsid w:val="00C54C8C"/>
    <w:rsid w:val="00C55026"/>
    <w:rsid w:val="00C55102"/>
    <w:rsid w:val="00C5793E"/>
    <w:rsid w:val="00C60CAD"/>
    <w:rsid w:val="00C623D1"/>
    <w:rsid w:val="00C6268C"/>
    <w:rsid w:val="00C62D0B"/>
    <w:rsid w:val="00C637BF"/>
    <w:rsid w:val="00C637E0"/>
    <w:rsid w:val="00C64BB8"/>
    <w:rsid w:val="00C658EE"/>
    <w:rsid w:val="00C66C31"/>
    <w:rsid w:val="00C704C6"/>
    <w:rsid w:val="00C71B4D"/>
    <w:rsid w:val="00C73D75"/>
    <w:rsid w:val="00C758E9"/>
    <w:rsid w:val="00C7596C"/>
    <w:rsid w:val="00C771E9"/>
    <w:rsid w:val="00C800D4"/>
    <w:rsid w:val="00C817AD"/>
    <w:rsid w:val="00C818C8"/>
    <w:rsid w:val="00C81C0B"/>
    <w:rsid w:val="00C81FF9"/>
    <w:rsid w:val="00C83E60"/>
    <w:rsid w:val="00C842CE"/>
    <w:rsid w:val="00C85CAA"/>
    <w:rsid w:val="00C87546"/>
    <w:rsid w:val="00C9001F"/>
    <w:rsid w:val="00C90A2B"/>
    <w:rsid w:val="00C9270C"/>
    <w:rsid w:val="00C93EF0"/>
    <w:rsid w:val="00C95200"/>
    <w:rsid w:val="00C96BE5"/>
    <w:rsid w:val="00C975EA"/>
    <w:rsid w:val="00C976DF"/>
    <w:rsid w:val="00CA049C"/>
    <w:rsid w:val="00CA060D"/>
    <w:rsid w:val="00CA08AC"/>
    <w:rsid w:val="00CA093C"/>
    <w:rsid w:val="00CA1EBE"/>
    <w:rsid w:val="00CA3462"/>
    <w:rsid w:val="00CA4815"/>
    <w:rsid w:val="00CA528C"/>
    <w:rsid w:val="00CA5812"/>
    <w:rsid w:val="00CB0478"/>
    <w:rsid w:val="00CB43FB"/>
    <w:rsid w:val="00CB464A"/>
    <w:rsid w:val="00CB4E7A"/>
    <w:rsid w:val="00CB610A"/>
    <w:rsid w:val="00CB74D5"/>
    <w:rsid w:val="00CC1491"/>
    <w:rsid w:val="00CC319A"/>
    <w:rsid w:val="00CC43A2"/>
    <w:rsid w:val="00CC516C"/>
    <w:rsid w:val="00CC5855"/>
    <w:rsid w:val="00CC5F1D"/>
    <w:rsid w:val="00CC6512"/>
    <w:rsid w:val="00CC7402"/>
    <w:rsid w:val="00CD077E"/>
    <w:rsid w:val="00CD0902"/>
    <w:rsid w:val="00CD3984"/>
    <w:rsid w:val="00CD3F00"/>
    <w:rsid w:val="00CD61AD"/>
    <w:rsid w:val="00CD64A2"/>
    <w:rsid w:val="00CD7071"/>
    <w:rsid w:val="00CE065A"/>
    <w:rsid w:val="00CE3709"/>
    <w:rsid w:val="00CE3E93"/>
    <w:rsid w:val="00CE437D"/>
    <w:rsid w:val="00CE50BF"/>
    <w:rsid w:val="00CE603B"/>
    <w:rsid w:val="00CE6EC8"/>
    <w:rsid w:val="00CF0C06"/>
    <w:rsid w:val="00CF3312"/>
    <w:rsid w:val="00CF3333"/>
    <w:rsid w:val="00CF61AE"/>
    <w:rsid w:val="00CF7298"/>
    <w:rsid w:val="00CF77E3"/>
    <w:rsid w:val="00D00916"/>
    <w:rsid w:val="00D01602"/>
    <w:rsid w:val="00D0255B"/>
    <w:rsid w:val="00D02716"/>
    <w:rsid w:val="00D03C14"/>
    <w:rsid w:val="00D03D40"/>
    <w:rsid w:val="00D03E6F"/>
    <w:rsid w:val="00D04607"/>
    <w:rsid w:val="00D0471A"/>
    <w:rsid w:val="00D072F4"/>
    <w:rsid w:val="00D07BD3"/>
    <w:rsid w:val="00D1001D"/>
    <w:rsid w:val="00D10BB5"/>
    <w:rsid w:val="00D10BED"/>
    <w:rsid w:val="00D114DD"/>
    <w:rsid w:val="00D115DD"/>
    <w:rsid w:val="00D11E46"/>
    <w:rsid w:val="00D1580A"/>
    <w:rsid w:val="00D15F03"/>
    <w:rsid w:val="00D16267"/>
    <w:rsid w:val="00D16636"/>
    <w:rsid w:val="00D167EB"/>
    <w:rsid w:val="00D16FC3"/>
    <w:rsid w:val="00D176B9"/>
    <w:rsid w:val="00D17F62"/>
    <w:rsid w:val="00D2074D"/>
    <w:rsid w:val="00D20A4A"/>
    <w:rsid w:val="00D229B6"/>
    <w:rsid w:val="00D22E69"/>
    <w:rsid w:val="00D257A3"/>
    <w:rsid w:val="00D26A8F"/>
    <w:rsid w:val="00D2714D"/>
    <w:rsid w:val="00D27E7D"/>
    <w:rsid w:val="00D30FD2"/>
    <w:rsid w:val="00D35DE7"/>
    <w:rsid w:val="00D370B8"/>
    <w:rsid w:val="00D378BE"/>
    <w:rsid w:val="00D41101"/>
    <w:rsid w:val="00D4126B"/>
    <w:rsid w:val="00D41BBB"/>
    <w:rsid w:val="00D42790"/>
    <w:rsid w:val="00D43307"/>
    <w:rsid w:val="00D43C61"/>
    <w:rsid w:val="00D4410B"/>
    <w:rsid w:val="00D47D31"/>
    <w:rsid w:val="00D47E68"/>
    <w:rsid w:val="00D505F4"/>
    <w:rsid w:val="00D509DA"/>
    <w:rsid w:val="00D50C73"/>
    <w:rsid w:val="00D51583"/>
    <w:rsid w:val="00D53878"/>
    <w:rsid w:val="00D539F1"/>
    <w:rsid w:val="00D53DDF"/>
    <w:rsid w:val="00D547DB"/>
    <w:rsid w:val="00D5789F"/>
    <w:rsid w:val="00D6050F"/>
    <w:rsid w:val="00D6097C"/>
    <w:rsid w:val="00D6480A"/>
    <w:rsid w:val="00D6536D"/>
    <w:rsid w:val="00D65CC0"/>
    <w:rsid w:val="00D6615F"/>
    <w:rsid w:val="00D701D3"/>
    <w:rsid w:val="00D70449"/>
    <w:rsid w:val="00D71226"/>
    <w:rsid w:val="00D72145"/>
    <w:rsid w:val="00D72CCC"/>
    <w:rsid w:val="00D72D73"/>
    <w:rsid w:val="00D74781"/>
    <w:rsid w:val="00D74D28"/>
    <w:rsid w:val="00D753BA"/>
    <w:rsid w:val="00D831EA"/>
    <w:rsid w:val="00D834A6"/>
    <w:rsid w:val="00D868F6"/>
    <w:rsid w:val="00D87B94"/>
    <w:rsid w:val="00D908B9"/>
    <w:rsid w:val="00D90902"/>
    <w:rsid w:val="00D91151"/>
    <w:rsid w:val="00D92103"/>
    <w:rsid w:val="00D93A28"/>
    <w:rsid w:val="00D945E2"/>
    <w:rsid w:val="00D9486A"/>
    <w:rsid w:val="00D94AF8"/>
    <w:rsid w:val="00D95725"/>
    <w:rsid w:val="00D95A2D"/>
    <w:rsid w:val="00D95EF7"/>
    <w:rsid w:val="00D976A4"/>
    <w:rsid w:val="00D97BB3"/>
    <w:rsid w:val="00DA1B27"/>
    <w:rsid w:val="00DA3394"/>
    <w:rsid w:val="00DA37EA"/>
    <w:rsid w:val="00DA60E6"/>
    <w:rsid w:val="00DA6562"/>
    <w:rsid w:val="00DA723A"/>
    <w:rsid w:val="00DA7B0F"/>
    <w:rsid w:val="00DA7C6B"/>
    <w:rsid w:val="00DB200C"/>
    <w:rsid w:val="00DB2B30"/>
    <w:rsid w:val="00DB31F8"/>
    <w:rsid w:val="00DB3E60"/>
    <w:rsid w:val="00DB4746"/>
    <w:rsid w:val="00DB59C3"/>
    <w:rsid w:val="00DB6C04"/>
    <w:rsid w:val="00DB7B12"/>
    <w:rsid w:val="00DB7EAE"/>
    <w:rsid w:val="00DC000C"/>
    <w:rsid w:val="00DC031A"/>
    <w:rsid w:val="00DC14FC"/>
    <w:rsid w:val="00DC2A9C"/>
    <w:rsid w:val="00DC2DB7"/>
    <w:rsid w:val="00DC3420"/>
    <w:rsid w:val="00DC3DD5"/>
    <w:rsid w:val="00DC45BC"/>
    <w:rsid w:val="00DC576C"/>
    <w:rsid w:val="00DC7C3F"/>
    <w:rsid w:val="00DC7D32"/>
    <w:rsid w:val="00DD0556"/>
    <w:rsid w:val="00DD09C5"/>
    <w:rsid w:val="00DD13C5"/>
    <w:rsid w:val="00DD14C2"/>
    <w:rsid w:val="00DD1B70"/>
    <w:rsid w:val="00DD1D41"/>
    <w:rsid w:val="00DD20F8"/>
    <w:rsid w:val="00DD31C4"/>
    <w:rsid w:val="00DD35D9"/>
    <w:rsid w:val="00DD45DE"/>
    <w:rsid w:val="00DE1577"/>
    <w:rsid w:val="00DE1751"/>
    <w:rsid w:val="00DE2032"/>
    <w:rsid w:val="00DE301C"/>
    <w:rsid w:val="00DE41E3"/>
    <w:rsid w:val="00DE46BE"/>
    <w:rsid w:val="00DE5FAB"/>
    <w:rsid w:val="00DE62C3"/>
    <w:rsid w:val="00DE709F"/>
    <w:rsid w:val="00DE7AC8"/>
    <w:rsid w:val="00DF2D99"/>
    <w:rsid w:val="00DF3B3C"/>
    <w:rsid w:val="00DF3F86"/>
    <w:rsid w:val="00E00640"/>
    <w:rsid w:val="00E01505"/>
    <w:rsid w:val="00E019D4"/>
    <w:rsid w:val="00E01E8C"/>
    <w:rsid w:val="00E02007"/>
    <w:rsid w:val="00E022BA"/>
    <w:rsid w:val="00E0298A"/>
    <w:rsid w:val="00E02C9C"/>
    <w:rsid w:val="00E03058"/>
    <w:rsid w:val="00E077B6"/>
    <w:rsid w:val="00E10769"/>
    <w:rsid w:val="00E10C7B"/>
    <w:rsid w:val="00E114F4"/>
    <w:rsid w:val="00E11A3C"/>
    <w:rsid w:val="00E1248D"/>
    <w:rsid w:val="00E124F0"/>
    <w:rsid w:val="00E124FA"/>
    <w:rsid w:val="00E12901"/>
    <w:rsid w:val="00E13B5A"/>
    <w:rsid w:val="00E1595E"/>
    <w:rsid w:val="00E15C52"/>
    <w:rsid w:val="00E15E79"/>
    <w:rsid w:val="00E16D53"/>
    <w:rsid w:val="00E22AC6"/>
    <w:rsid w:val="00E23F6C"/>
    <w:rsid w:val="00E251A7"/>
    <w:rsid w:val="00E2719C"/>
    <w:rsid w:val="00E3164D"/>
    <w:rsid w:val="00E3176C"/>
    <w:rsid w:val="00E32443"/>
    <w:rsid w:val="00E3341C"/>
    <w:rsid w:val="00E33974"/>
    <w:rsid w:val="00E33BDF"/>
    <w:rsid w:val="00E358AF"/>
    <w:rsid w:val="00E41397"/>
    <w:rsid w:val="00E4146E"/>
    <w:rsid w:val="00E420B4"/>
    <w:rsid w:val="00E424E0"/>
    <w:rsid w:val="00E42F6C"/>
    <w:rsid w:val="00E4363A"/>
    <w:rsid w:val="00E43953"/>
    <w:rsid w:val="00E44984"/>
    <w:rsid w:val="00E46920"/>
    <w:rsid w:val="00E47001"/>
    <w:rsid w:val="00E50399"/>
    <w:rsid w:val="00E50C42"/>
    <w:rsid w:val="00E5147E"/>
    <w:rsid w:val="00E52380"/>
    <w:rsid w:val="00E528E3"/>
    <w:rsid w:val="00E54B76"/>
    <w:rsid w:val="00E56F8F"/>
    <w:rsid w:val="00E5760B"/>
    <w:rsid w:val="00E5786A"/>
    <w:rsid w:val="00E57ACD"/>
    <w:rsid w:val="00E57F2C"/>
    <w:rsid w:val="00E610EB"/>
    <w:rsid w:val="00E61652"/>
    <w:rsid w:val="00E6747A"/>
    <w:rsid w:val="00E6764E"/>
    <w:rsid w:val="00E700AA"/>
    <w:rsid w:val="00E7055D"/>
    <w:rsid w:val="00E71587"/>
    <w:rsid w:val="00E71DF5"/>
    <w:rsid w:val="00E729BA"/>
    <w:rsid w:val="00E74812"/>
    <w:rsid w:val="00E813A8"/>
    <w:rsid w:val="00E81FB4"/>
    <w:rsid w:val="00E823EA"/>
    <w:rsid w:val="00E84B87"/>
    <w:rsid w:val="00E84C0D"/>
    <w:rsid w:val="00E8573B"/>
    <w:rsid w:val="00E86ACD"/>
    <w:rsid w:val="00E86F91"/>
    <w:rsid w:val="00E87017"/>
    <w:rsid w:val="00E90818"/>
    <w:rsid w:val="00E90A69"/>
    <w:rsid w:val="00E91404"/>
    <w:rsid w:val="00E91760"/>
    <w:rsid w:val="00E91CAA"/>
    <w:rsid w:val="00E926C6"/>
    <w:rsid w:val="00E934BE"/>
    <w:rsid w:val="00E9411E"/>
    <w:rsid w:val="00E9537F"/>
    <w:rsid w:val="00E956FD"/>
    <w:rsid w:val="00E95B17"/>
    <w:rsid w:val="00E95E56"/>
    <w:rsid w:val="00EA029A"/>
    <w:rsid w:val="00EA0689"/>
    <w:rsid w:val="00EA0CCE"/>
    <w:rsid w:val="00EA0D87"/>
    <w:rsid w:val="00EA23D5"/>
    <w:rsid w:val="00EA3232"/>
    <w:rsid w:val="00EA3419"/>
    <w:rsid w:val="00EA37F7"/>
    <w:rsid w:val="00EA59BA"/>
    <w:rsid w:val="00EB163C"/>
    <w:rsid w:val="00EB25CA"/>
    <w:rsid w:val="00EB47F5"/>
    <w:rsid w:val="00EB4F85"/>
    <w:rsid w:val="00EB5433"/>
    <w:rsid w:val="00EB58BF"/>
    <w:rsid w:val="00EB6D47"/>
    <w:rsid w:val="00EC1B47"/>
    <w:rsid w:val="00EC1E8A"/>
    <w:rsid w:val="00EC2449"/>
    <w:rsid w:val="00EC248E"/>
    <w:rsid w:val="00EC2A04"/>
    <w:rsid w:val="00EC4832"/>
    <w:rsid w:val="00EC5117"/>
    <w:rsid w:val="00EC52FB"/>
    <w:rsid w:val="00EC6315"/>
    <w:rsid w:val="00EC6575"/>
    <w:rsid w:val="00EC7BE7"/>
    <w:rsid w:val="00ED0276"/>
    <w:rsid w:val="00ED08CF"/>
    <w:rsid w:val="00ED31CF"/>
    <w:rsid w:val="00ED37F1"/>
    <w:rsid w:val="00ED39D2"/>
    <w:rsid w:val="00ED415D"/>
    <w:rsid w:val="00ED5D4D"/>
    <w:rsid w:val="00ED6701"/>
    <w:rsid w:val="00ED6867"/>
    <w:rsid w:val="00EE0CA1"/>
    <w:rsid w:val="00EE0E00"/>
    <w:rsid w:val="00EE16BC"/>
    <w:rsid w:val="00EE1B2E"/>
    <w:rsid w:val="00EE2F68"/>
    <w:rsid w:val="00EE3E91"/>
    <w:rsid w:val="00EE4C37"/>
    <w:rsid w:val="00EE4C70"/>
    <w:rsid w:val="00EE62CB"/>
    <w:rsid w:val="00EE7722"/>
    <w:rsid w:val="00EE79A6"/>
    <w:rsid w:val="00EF2DFA"/>
    <w:rsid w:val="00EF3669"/>
    <w:rsid w:val="00EF3B77"/>
    <w:rsid w:val="00EF418F"/>
    <w:rsid w:val="00EF487A"/>
    <w:rsid w:val="00EF5B0A"/>
    <w:rsid w:val="00EF79B7"/>
    <w:rsid w:val="00EF79BD"/>
    <w:rsid w:val="00EF7FB8"/>
    <w:rsid w:val="00F02DEE"/>
    <w:rsid w:val="00F0612A"/>
    <w:rsid w:val="00F06C30"/>
    <w:rsid w:val="00F105BF"/>
    <w:rsid w:val="00F11E9D"/>
    <w:rsid w:val="00F1336F"/>
    <w:rsid w:val="00F148CE"/>
    <w:rsid w:val="00F14A64"/>
    <w:rsid w:val="00F151DA"/>
    <w:rsid w:val="00F17435"/>
    <w:rsid w:val="00F176C6"/>
    <w:rsid w:val="00F20594"/>
    <w:rsid w:val="00F20B2F"/>
    <w:rsid w:val="00F220F8"/>
    <w:rsid w:val="00F226D9"/>
    <w:rsid w:val="00F22D71"/>
    <w:rsid w:val="00F271EC"/>
    <w:rsid w:val="00F2739C"/>
    <w:rsid w:val="00F32285"/>
    <w:rsid w:val="00F35ED0"/>
    <w:rsid w:val="00F36B2B"/>
    <w:rsid w:val="00F42318"/>
    <w:rsid w:val="00F43449"/>
    <w:rsid w:val="00F444CF"/>
    <w:rsid w:val="00F45BCE"/>
    <w:rsid w:val="00F461F5"/>
    <w:rsid w:val="00F46D91"/>
    <w:rsid w:val="00F47AB8"/>
    <w:rsid w:val="00F47C00"/>
    <w:rsid w:val="00F50DD1"/>
    <w:rsid w:val="00F529E9"/>
    <w:rsid w:val="00F53161"/>
    <w:rsid w:val="00F53256"/>
    <w:rsid w:val="00F5587D"/>
    <w:rsid w:val="00F56119"/>
    <w:rsid w:val="00F57753"/>
    <w:rsid w:val="00F57EA1"/>
    <w:rsid w:val="00F60F97"/>
    <w:rsid w:val="00F62498"/>
    <w:rsid w:val="00F65A52"/>
    <w:rsid w:val="00F671ED"/>
    <w:rsid w:val="00F70AE1"/>
    <w:rsid w:val="00F71EB0"/>
    <w:rsid w:val="00F71FBF"/>
    <w:rsid w:val="00F72EE1"/>
    <w:rsid w:val="00F74E34"/>
    <w:rsid w:val="00F76C83"/>
    <w:rsid w:val="00F77777"/>
    <w:rsid w:val="00F77A91"/>
    <w:rsid w:val="00F80E5D"/>
    <w:rsid w:val="00F81F36"/>
    <w:rsid w:val="00F86192"/>
    <w:rsid w:val="00F86B43"/>
    <w:rsid w:val="00F870DA"/>
    <w:rsid w:val="00F876ED"/>
    <w:rsid w:val="00F904D2"/>
    <w:rsid w:val="00F90A16"/>
    <w:rsid w:val="00F911BA"/>
    <w:rsid w:val="00F91B28"/>
    <w:rsid w:val="00F921BE"/>
    <w:rsid w:val="00F92BE0"/>
    <w:rsid w:val="00F9371E"/>
    <w:rsid w:val="00F93963"/>
    <w:rsid w:val="00F93A40"/>
    <w:rsid w:val="00F94C95"/>
    <w:rsid w:val="00F94E13"/>
    <w:rsid w:val="00F963F8"/>
    <w:rsid w:val="00F96EBF"/>
    <w:rsid w:val="00FA0C05"/>
    <w:rsid w:val="00FA3119"/>
    <w:rsid w:val="00FA48C6"/>
    <w:rsid w:val="00FA5210"/>
    <w:rsid w:val="00FA57B6"/>
    <w:rsid w:val="00FA7F3D"/>
    <w:rsid w:val="00FB01EB"/>
    <w:rsid w:val="00FB0206"/>
    <w:rsid w:val="00FB0D22"/>
    <w:rsid w:val="00FB2469"/>
    <w:rsid w:val="00FB3139"/>
    <w:rsid w:val="00FB3F85"/>
    <w:rsid w:val="00FB3FFE"/>
    <w:rsid w:val="00FB764F"/>
    <w:rsid w:val="00FC1637"/>
    <w:rsid w:val="00FC17A3"/>
    <w:rsid w:val="00FC232E"/>
    <w:rsid w:val="00FC2E92"/>
    <w:rsid w:val="00FC3F98"/>
    <w:rsid w:val="00FC4066"/>
    <w:rsid w:val="00FC47EA"/>
    <w:rsid w:val="00FC723D"/>
    <w:rsid w:val="00FD12F3"/>
    <w:rsid w:val="00FD4D2C"/>
    <w:rsid w:val="00FD524B"/>
    <w:rsid w:val="00FD5255"/>
    <w:rsid w:val="00FD5AEE"/>
    <w:rsid w:val="00FD715A"/>
    <w:rsid w:val="00FE1720"/>
    <w:rsid w:val="00FE20ED"/>
    <w:rsid w:val="00FE3FA6"/>
    <w:rsid w:val="00FE4288"/>
    <w:rsid w:val="00FE4D5A"/>
    <w:rsid w:val="00FE4F6F"/>
    <w:rsid w:val="00FE706C"/>
    <w:rsid w:val="00FE7F37"/>
    <w:rsid w:val="00FF0498"/>
    <w:rsid w:val="00FF1122"/>
    <w:rsid w:val="00FF2005"/>
    <w:rsid w:val="00FF2F8F"/>
    <w:rsid w:val="00FF3202"/>
    <w:rsid w:val="00FF4FC9"/>
    <w:rsid w:val="00FF5CCD"/>
    <w:rsid w:val="047CE020"/>
    <w:rsid w:val="0523EECE"/>
    <w:rsid w:val="20AC8FE0"/>
    <w:rsid w:val="3E683205"/>
    <w:rsid w:val="48D60881"/>
    <w:rsid w:val="4F212D79"/>
    <w:rsid w:val="5625510A"/>
    <w:rsid w:val="707BB1B3"/>
    <w:rsid w:val="73C53710"/>
    <w:rsid w:val="74F9E9EF"/>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50F21A89-62CC-4CB3-8E25-144197689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 w:type="character" w:customStyle="1" w:styleId="UnresolvedMention">
    <w:name w:val="Unresolved Mention"/>
    <w:basedOn w:val="Standardskrifttypeiafsnit"/>
    <w:uiPriority w:val="99"/>
    <w:semiHidden/>
    <w:unhideWhenUsed/>
    <w:rsid w:val="005C6E63"/>
    <w:rPr>
      <w:color w:val="605E5C"/>
      <w:shd w:val="clear" w:color="auto" w:fill="E1DFDD"/>
    </w:rPr>
  </w:style>
  <w:style w:type="paragraph" w:styleId="Billedtekst">
    <w:name w:val="caption"/>
    <w:basedOn w:val="Normal"/>
    <w:next w:val="Normal"/>
    <w:uiPriority w:val="35"/>
    <w:unhideWhenUsed/>
    <w:qFormat/>
    <w:rsid w:val="005C6E63"/>
    <w:pPr>
      <w:spacing w:after="200" w:line="240" w:lineRule="auto"/>
    </w:pPr>
    <w:rPr>
      <w:i/>
      <w:iCs/>
      <w:color w:val="44546A" w:themeColor="text2"/>
      <w:sz w:val="18"/>
      <w:szCs w:val="18"/>
    </w:rPr>
  </w:style>
  <w:style w:type="paragraph" w:styleId="Markeringsbobletekst">
    <w:name w:val="Balloon Text"/>
    <w:basedOn w:val="Normal"/>
    <w:link w:val="MarkeringsbobletekstTegn"/>
    <w:uiPriority w:val="99"/>
    <w:semiHidden/>
    <w:unhideWhenUsed/>
    <w:rsid w:val="0004567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56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image" Target="media/image7.jpeg"/><Relationship Id="rId13" Type="http://schemas.openxmlformats.org/officeDocument/2006/relationships/image" Target="media/image10.jpeg"/><Relationship Id="rId18" Type="http://schemas.openxmlformats.org/officeDocument/2006/relationships/image" Target="media/image15.png"/><Relationship Id="rId26" Type="http://schemas.openxmlformats.org/officeDocument/2006/relationships/image" Target="media/image23.jpeg"/><Relationship Id="rId3" Type="http://schemas.openxmlformats.org/officeDocument/2006/relationships/image" Target="media/image3.jpeg"/><Relationship Id="rId21" Type="http://schemas.openxmlformats.org/officeDocument/2006/relationships/image" Target="media/image18.jpeg"/><Relationship Id="rId34" Type="http://schemas.openxmlformats.org/officeDocument/2006/relationships/hyperlink" Target="https://codepen.io/mrspok407/pen/bwLwvL" TargetMode="External"/><Relationship Id="rId7" Type="http://schemas.openxmlformats.org/officeDocument/2006/relationships/hyperlink" Target="https://da.surveymonkey.com/results/SM-1Z_2Bw_2BOiT7XWMduCO7he3iw_3D_3D/" TargetMode="External"/><Relationship Id="rId12" Type="http://schemas.openxmlformats.org/officeDocument/2006/relationships/image" Target="media/image9.jpeg"/><Relationship Id="rId17" Type="http://schemas.openxmlformats.org/officeDocument/2006/relationships/image" Target="media/image14.jpeg"/><Relationship Id="rId25" Type="http://schemas.openxmlformats.org/officeDocument/2006/relationships/image" Target="media/image22.jpeg"/><Relationship Id="rId33" Type="http://schemas.openxmlformats.org/officeDocument/2006/relationships/hyperlink" Target="https://codepen.io/aryancodeworm/pen/rNKqgpY" TargetMode="External"/><Relationship Id="rId2" Type="http://schemas.openxmlformats.org/officeDocument/2006/relationships/image" Target="media/image2.jpeg"/><Relationship Id="rId16" Type="http://schemas.openxmlformats.org/officeDocument/2006/relationships/image" Target="media/image13.jpeg"/><Relationship Id="rId20" Type="http://schemas.openxmlformats.org/officeDocument/2006/relationships/image" Target="media/image17.jpeg"/><Relationship Id="rId29" Type="http://schemas.openxmlformats.org/officeDocument/2006/relationships/image" Target="media/image25.pn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8.jpeg"/><Relationship Id="rId24" Type="http://schemas.openxmlformats.org/officeDocument/2006/relationships/image" Target="media/image21.jpeg"/><Relationship Id="rId32" Type="http://schemas.openxmlformats.org/officeDocument/2006/relationships/image" Target="media/image28.png"/><Relationship Id="rId5" Type="http://schemas.openxmlformats.org/officeDocument/2006/relationships/image" Target="media/image5.jpeg"/><Relationship Id="rId15" Type="http://schemas.openxmlformats.org/officeDocument/2006/relationships/image" Target="media/image12.jpeg"/><Relationship Id="rId23" Type="http://schemas.openxmlformats.org/officeDocument/2006/relationships/image" Target="media/image20.jpeg"/><Relationship Id="rId28" Type="http://schemas.openxmlformats.org/officeDocument/2006/relationships/hyperlink" Target="https://glyptoteket.dk/udstilling/aegypten/" TargetMode="External"/><Relationship Id="rId10" Type="http://schemas.openxmlformats.org/officeDocument/2006/relationships/hyperlink" Target="https://www.dst.dk/ext/53425109559/0/serviceit/Liste-med-besoegstal-for-statslige-og-statsanerkendte-museer-(2022)--xlsx" TargetMode="External"/><Relationship Id="rId19" Type="http://schemas.openxmlformats.org/officeDocument/2006/relationships/image" Target="media/image16.png"/><Relationship Id="rId31" Type="http://schemas.openxmlformats.org/officeDocument/2006/relationships/image" Target="media/image27.jpeg"/><Relationship Id="rId4" Type="http://schemas.openxmlformats.org/officeDocument/2006/relationships/image" Target="media/image4.jpeg"/><Relationship Id="rId9" Type="http://schemas.openxmlformats.org/officeDocument/2006/relationships/hyperlink" Target="https://www.dst.dk/da/Statistik/emner/kultur-og-fritid/museer-og-zoologiske-haver/museer" TargetMode="External"/><Relationship Id="rId14" Type="http://schemas.openxmlformats.org/officeDocument/2006/relationships/image" Target="media/image11.jpeg"/><Relationship Id="rId22" Type="http://schemas.openxmlformats.org/officeDocument/2006/relationships/image" Target="media/image19.jpeg"/><Relationship Id="rId27" Type="http://schemas.openxmlformats.org/officeDocument/2006/relationships/image" Target="media/image24.png"/><Relationship Id="rId30" Type="http://schemas.openxmlformats.org/officeDocument/2006/relationships/image" Target="media/image26.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1.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11C1A-A9A2-44C8-BACA-0DB3AC610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33</Pages>
  <Words>6990</Words>
  <Characters>42645</Characters>
  <Application>Microsoft Office Word</Application>
  <DocSecurity>0</DocSecurity>
  <Lines>355</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536</CharactersWithSpaces>
  <SharedDoc>false</SharedDoc>
  <HLinks>
    <vt:vector size="210" baseType="variant">
      <vt:variant>
        <vt:i4>1835070</vt:i4>
      </vt:variant>
      <vt:variant>
        <vt:i4>170</vt:i4>
      </vt:variant>
      <vt:variant>
        <vt:i4>0</vt:i4>
      </vt:variant>
      <vt:variant>
        <vt:i4>5</vt:i4>
      </vt:variant>
      <vt:variant>
        <vt:lpwstr/>
      </vt:variant>
      <vt:variant>
        <vt:lpwstr>_Toc978679834</vt:lpwstr>
      </vt:variant>
      <vt:variant>
        <vt:i4>2555915</vt:i4>
      </vt:variant>
      <vt:variant>
        <vt:i4>164</vt:i4>
      </vt:variant>
      <vt:variant>
        <vt:i4>0</vt:i4>
      </vt:variant>
      <vt:variant>
        <vt:i4>5</vt:i4>
      </vt:variant>
      <vt:variant>
        <vt:lpwstr/>
      </vt:variant>
      <vt:variant>
        <vt:lpwstr>_Toc1762942372</vt:lpwstr>
      </vt:variant>
      <vt:variant>
        <vt:i4>1114171</vt:i4>
      </vt:variant>
      <vt:variant>
        <vt:i4>158</vt:i4>
      </vt:variant>
      <vt:variant>
        <vt:i4>0</vt:i4>
      </vt:variant>
      <vt:variant>
        <vt:i4>5</vt:i4>
      </vt:variant>
      <vt:variant>
        <vt:lpwstr/>
      </vt:variant>
      <vt:variant>
        <vt:lpwstr>_Toc845236560</vt:lpwstr>
      </vt:variant>
      <vt:variant>
        <vt:i4>2097159</vt:i4>
      </vt:variant>
      <vt:variant>
        <vt:i4>152</vt:i4>
      </vt:variant>
      <vt:variant>
        <vt:i4>0</vt:i4>
      </vt:variant>
      <vt:variant>
        <vt:i4>5</vt:i4>
      </vt:variant>
      <vt:variant>
        <vt:lpwstr/>
      </vt:variant>
      <vt:variant>
        <vt:lpwstr>_Toc2007105818</vt:lpwstr>
      </vt:variant>
      <vt:variant>
        <vt:i4>1507376</vt:i4>
      </vt:variant>
      <vt:variant>
        <vt:i4>146</vt:i4>
      </vt:variant>
      <vt:variant>
        <vt:i4>0</vt:i4>
      </vt:variant>
      <vt:variant>
        <vt:i4>5</vt:i4>
      </vt:variant>
      <vt:variant>
        <vt:lpwstr/>
      </vt:variant>
      <vt:variant>
        <vt:lpwstr>_Toc586838083</vt:lpwstr>
      </vt:variant>
      <vt:variant>
        <vt:i4>1179711</vt:i4>
      </vt:variant>
      <vt:variant>
        <vt:i4>140</vt:i4>
      </vt:variant>
      <vt:variant>
        <vt:i4>0</vt:i4>
      </vt:variant>
      <vt:variant>
        <vt:i4>5</vt:i4>
      </vt:variant>
      <vt:variant>
        <vt:lpwstr/>
      </vt:variant>
      <vt:variant>
        <vt:lpwstr>_Toc815743601</vt:lpwstr>
      </vt:variant>
      <vt:variant>
        <vt:i4>1310774</vt:i4>
      </vt:variant>
      <vt:variant>
        <vt:i4>134</vt:i4>
      </vt:variant>
      <vt:variant>
        <vt:i4>0</vt:i4>
      </vt:variant>
      <vt:variant>
        <vt:i4>5</vt:i4>
      </vt:variant>
      <vt:variant>
        <vt:lpwstr/>
      </vt:variant>
      <vt:variant>
        <vt:lpwstr>_Toc265513037</vt:lpwstr>
      </vt:variant>
      <vt:variant>
        <vt:i4>2359310</vt:i4>
      </vt:variant>
      <vt:variant>
        <vt:i4>128</vt:i4>
      </vt:variant>
      <vt:variant>
        <vt:i4>0</vt:i4>
      </vt:variant>
      <vt:variant>
        <vt:i4>5</vt:i4>
      </vt:variant>
      <vt:variant>
        <vt:lpwstr/>
      </vt:variant>
      <vt:variant>
        <vt:lpwstr>_Toc1024125693</vt:lpwstr>
      </vt:variant>
      <vt:variant>
        <vt:i4>2228236</vt:i4>
      </vt:variant>
      <vt:variant>
        <vt:i4>122</vt:i4>
      </vt:variant>
      <vt:variant>
        <vt:i4>0</vt:i4>
      </vt:variant>
      <vt:variant>
        <vt:i4>5</vt:i4>
      </vt:variant>
      <vt:variant>
        <vt:lpwstr/>
      </vt:variant>
      <vt:variant>
        <vt:lpwstr>_Toc1023087688</vt:lpwstr>
      </vt:variant>
      <vt:variant>
        <vt:i4>2293762</vt:i4>
      </vt:variant>
      <vt:variant>
        <vt:i4>116</vt:i4>
      </vt:variant>
      <vt:variant>
        <vt:i4>0</vt:i4>
      </vt:variant>
      <vt:variant>
        <vt:i4>5</vt:i4>
      </vt:variant>
      <vt:variant>
        <vt:lpwstr/>
      </vt:variant>
      <vt:variant>
        <vt:lpwstr>_Toc1073465657</vt:lpwstr>
      </vt:variant>
      <vt:variant>
        <vt:i4>1376312</vt:i4>
      </vt:variant>
      <vt:variant>
        <vt:i4>110</vt:i4>
      </vt:variant>
      <vt:variant>
        <vt:i4>0</vt:i4>
      </vt:variant>
      <vt:variant>
        <vt:i4>5</vt:i4>
      </vt:variant>
      <vt:variant>
        <vt:lpwstr/>
      </vt:variant>
      <vt:variant>
        <vt:lpwstr>_Toc871949557</vt:lpwstr>
      </vt:variant>
      <vt:variant>
        <vt:i4>2555907</vt:i4>
      </vt:variant>
      <vt:variant>
        <vt:i4>104</vt:i4>
      </vt:variant>
      <vt:variant>
        <vt:i4>0</vt:i4>
      </vt:variant>
      <vt:variant>
        <vt:i4>5</vt:i4>
      </vt:variant>
      <vt:variant>
        <vt:lpwstr/>
      </vt:variant>
      <vt:variant>
        <vt:lpwstr>_Toc2138338892</vt:lpwstr>
      </vt:variant>
      <vt:variant>
        <vt:i4>1966137</vt:i4>
      </vt:variant>
      <vt:variant>
        <vt:i4>98</vt:i4>
      </vt:variant>
      <vt:variant>
        <vt:i4>0</vt:i4>
      </vt:variant>
      <vt:variant>
        <vt:i4>5</vt:i4>
      </vt:variant>
      <vt:variant>
        <vt:lpwstr/>
      </vt:variant>
      <vt:variant>
        <vt:lpwstr>_Toc319439053</vt:lpwstr>
      </vt:variant>
      <vt:variant>
        <vt:i4>2752523</vt:i4>
      </vt:variant>
      <vt:variant>
        <vt:i4>92</vt:i4>
      </vt:variant>
      <vt:variant>
        <vt:i4>0</vt:i4>
      </vt:variant>
      <vt:variant>
        <vt:i4>5</vt:i4>
      </vt:variant>
      <vt:variant>
        <vt:lpwstr/>
      </vt:variant>
      <vt:variant>
        <vt:lpwstr>_Toc1148077497</vt:lpwstr>
      </vt:variant>
      <vt:variant>
        <vt:i4>2883597</vt:i4>
      </vt:variant>
      <vt:variant>
        <vt:i4>86</vt:i4>
      </vt:variant>
      <vt:variant>
        <vt:i4>0</vt:i4>
      </vt:variant>
      <vt:variant>
        <vt:i4>5</vt:i4>
      </vt:variant>
      <vt:variant>
        <vt:lpwstr/>
      </vt:variant>
      <vt:variant>
        <vt:lpwstr>_Toc1359198901</vt:lpwstr>
      </vt:variant>
      <vt:variant>
        <vt:i4>1245233</vt:i4>
      </vt:variant>
      <vt:variant>
        <vt:i4>80</vt:i4>
      </vt:variant>
      <vt:variant>
        <vt:i4>0</vt:i4>
      </vt:variant>
      <vt:variant>
        <vt:i4>5</vt:i4>
      </vt:variant>
      <vt:variant>
        <vt:lpwstr/>
      </vt:variant>
      <vt:variant>
        <vt:lpwstr>_Toc656861786</vt:lpwstr>
      </vt:variant>
      <vt:variant>
        <vt:i4>2359308</vt:i4>
      </vt:variant>
      <vt:variant>
        <vt:i4>74</vt:i4>
      </vt:variant>
      <vt:variant>
        <vt:i4>0</vt:i4>
      </vt:variant>
      <vt:variant>
        <vt:i4>5</vt:i4>
      </vt:variant>
      <vt:variant>
        <vt:lpwstr/>
      </vt:variant>
      <vt:variant>
        <vt:lpwstr>_Toc1443060496</vt:lpwstr>
      </vt:variant>
      <vt:variant>
        <vt:i4>1638448</vt:i4>
      </vt:variant>
      <vt:variant>
        <vt:i4>68</vt:i4>
      </vt:variant>
      <vt:variant>
        <vt:i4>0</vt:i4>
      </vt:variant>
      <vt:variant>
        <vt:i4>5</vt:i4>
      </vt:variant>
      <vt:variant>
        <vt:lpwstr/>
      </vt:variant>
      <vt:variant>
        <vt:lpwstr>_Toc553271188</vt:lpwstr>
      </vt:variant>
      <vt:variant>
        <vt:i4>2359299</vt:i4>
      </vt:variant>
      <vt:variant>
        <vt:i4>62</vt:i4>
      </vt:variant>
      <vt:variant>
        <vt:i4>0</vt:i4>
      </vt:variant>
      <vt:variant>
        <vt:i4>5</vt:i4>
      </vt:variant>
      <vt:variant>
        <vt:lpwstr/>
      </vt:variant>
      <vt:variant>
        <vt:lpwstr>_Toc1228173729</vt:lpwstr>
      </vt:variant>
      <vt:variant>
        <vt:i4>1441855</vt:i4>
      </vt:variant>
      <vt:variant>
        <vt:i4>56</vt:i4>
      </vt:variant>
      <vt:variant>
        <vt:i4>0</vt:i4>
      </vt:variant>
      <vt:variant>
        <vt:i4>5</vt:i4>
      </vt:variant>
      <vt:variant>
        <vt:lpwstr/>
      </vt:variant>
      <vt:variant>
        <vt:lpwstr>_Toc946382846</vt:lpwstr>
      </vt:variant>
      <vt:variant>
        <vt:i4>1572925</vt:i4>
      </vt:variant>
      <vt:variant>
        <vt:i4>50</vt:i4>
      </vt:variant>
      <vt:variant>
        <vt:i4>0</vt:i4>
      </vt:variant>
      <vt:variant>
        <vt:i4>5</vt:i4>
      </vt:variant>
      <vt:variant>
        <vt:lpwstr/>
      </vt:variant>
      <vt:variant>
        <vt:lpwstr>_Toc312385481</vt:lpwstr>
      </vt:variant>
      <vt:variant>
        <vt:i4>2883586</vt:i4>
      </vt:variant>
      <vt:variant>
        <vt:i4>44</vt:i4>
      </vt:variant>
      <vt:variant>
        <vt:i4>0</vt:i4>
      </vt:variant>
      <vt:variant>
        <vt:i4>5</vt:i4>
      </vt:variant>
      <vt:variant>
        <vt:lpwstr/>
      </vt:variant>
      <vt:variant>
        <vt:lpwstr>_Toc1189261184</vt:lpwstr>
      </vt:variant>
      <vt:variant>
        <vt:i4>1310768</vt:i4>
      </vt:variant>
      <vt:variant>
        <vt:i4>38</vt:i4>
      </vt:variant>
      <vt:variant>
        <vt:i4>0</vt:i4>
      </vt:variant>
      <vt:variant>
        <vt:i4>5</vt:i4>
      </vt:variant>
      <vt:variant>
        <vt:lpwstr/>
      </vt:variant>
      <vt:variant>
        <vt:lpwstr>_Toc808472757</vt:lpwstr>
      </vt:variant>
      <vt:variant>
        <vt:i4>2686989</vt:i4>
      </vt:variant>
      <vt:variant>
        <vt:i4>32</vt:i4>
      </vt:variant>
      <vt:variant>
        <vt:i4>0</vt:i4>
      </vt:variant>
      <vt:variant>
        <vt:i4>5</vt:i4>
      </vt:variant>
      <vt:variant>
        <vt:lpwstr/>
      </vt:variant>
      <vt:variant>
        <vt:lpwstr>_Toc1718940643</vt:lpwstr>
      </vt:variant>
      <vt:variant>
        <vt:i4>2621442</vt:i4>
      </vt:variant>
      <vt:variant>
        <vt:i4>26</vt:i4>
      </vt:variant>
      <vt:variant>
        <vt:i4>0</vt:i4>
      </vt:variant>
      <vt:variant>
        <vt:i4>5</vt:i4>
      </vt:variant>
      <vt:variant>
        <vt:lpwstr/>
      </vt:variant>
      <vt:variant>
        <vt:lpwstr>_Toc1359211054</vt:lpwstr>
      </vt:variant>
      <vt:variant>
        <vt:i4>1376309</vt:i4>
      </vt:variant>
      <vt:variant>
        <vt:i4>20</vt:i4>
      </vt:variant>
      <vt:variant>
        <vt:i4>0</vt:i4>
      </vt:variant>
      <vt:variant>
        <vt:i4>5</vt:i4>
      </vt:variant>
      <vt:variant>
        <vt:lpwstr/>
      </vt:variant>
      <vt:variant>
        <vt:lpwstr>_Toc55083837</vt:lpwstr>
      </vt:variant>
      <vt:variant>
        <vt:i4>1966131</vt:i4>
      </vt:variant>
      <vt:variant>
        <vt:i4>14</vt:i4>
      </vt:variant>
      <vt:variant>
        <vt:i4>0</vt:i4>
      </vt:variant>
      <vt:variant>
        <vt:i4>5</vt:i4>
      </vt:variant>
      <vt:variant>
        <vt:lpwstr/>
      </vt:variant>
      <vt:variant>
        <vt:lpwstr>_Toc426862716</vt:lpwstr>
      </vt:variant>
      <vt:variant>
        <vt:i4>2490378</vt:i4>
      </vt:variant>
      <vt:variant>
        <vt:i4>8</vt:i4>
      </vt:variant>
      <vt:variant>
        <vt:i4>0</vt:i4>
      </vt:variant>
      <vt:variant>
        <vt:i4>5</vt:i4>
      </vt:variant>
      <vt:variant>
        <vt:lpwstr/>
      </vt:variant>
      <vt:variant>
        <vt:lpwstr>_Toc2040914414</vt:lpwstr>
      </vt:variant>
      <vt:variant>
        <vt:i4>2097165</vt:i4>
      </vt:variant>
      <vt:variant>
        <vt:i4>2</vt:i4>
      </vt:variant>
      <vt:variant>
        <vt:i4>0</vt:i4>
      </vt:variant>
      <vt:variant>
        <vt:i4>5</vt:i4>
      </vt:variant>
      <vt:variant>
        <vt:lpwstr/>
      </vt:variant>
      <vt:variant>
        <vt:lpwstr>_Toc1756131095</vt:lpwstr>
      </vt:variant>
      <vt:variant>
        <vt:i4>2818083</vt:i4>
      </vt:variant>
      <vt:variant>
        <vt:i4>15</vt:i4>
      </vt:variant>
      <vt:variant>
        <vt:i4>0</vt:i4>
      </vt:variant>
      <vt:variant>
        <vt:i4>5</vt:i4>
      </vt:variant>
      <vt:variant>
        <vt:lpwstr>https://codepen.io/mrspok407/pen/bwLwvL</vt:lpwstr>
      </vt:variant>
      <vt:variant>
        <vt:lpwstr/>
      </vt:variant>
      <vt:variant>
        <vt:i4>5767172</vt:i4>
      </vt:variant>
      <vt:variant>
        <vt:i4>12</vt:i4>
      </vt:variant>
      <vt:variant>
        <vt:i4>0</vt:i4>
      </vt:variant>
      <vt:variant>
        <vt:i4>5</vt:i4>
      </vt:variant>
      <vt:variant>
        <vt:lpwstr>https://codepen.io/aryancodeworm/pen/rNKqgpY</vt:lpwstr>
      </vt:variant>
      <vt:variant>
        <vt:lpwstr/>
      </vt:variant>
      <vt:variant>
        <vt:i4>6488171</vt:i4>
      </vt:variant>
      <vt:variant>
        <vt:i4>9</vt:i4>
      </vt:variant>
      <vt:variant>
        <vt:i4>0</vt:i4>
      </vt:variant>
      <vt:variant>
        <vt:i4>5</vt:i4>
      </vt:variant>
      <vt:variant>
        <vt:lpwstr>https://glyptoteket.dk/udstilling/aegypten/</vt:lpwstr>
      </vt:variant>
      <vt:variant>
        <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3735678</vt:i4>
      </vt:variant>
      <vt:variant>
        <vt:i4>0</vt:i4>
      </vt:variant>
      <vt:variant>
        <vt:i4>0</vt:i4>
      </vt:variant>
      <vt:variant>
        <vt:i4>5</vt:i4>
      </vt:variant>
      <vt:variant>
        <vt:lpwstr>https://da.surveymonkey.com/results/SM-1Z_2Bw_2BOiT7XWMduCO7he3iw_3D_3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Mads Als Andersen (EAA22MAA)</cp:lastModifiedBy>
  <cp:revision>881</cp:revision>
  <dcterms:created xsi:type="dcterms:W3CDTF">2023-12-03T22:39:00Z</dcterms:created>
  <dcterms:modified xsi:type="dcterms:W3CDTF">2023-12-13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